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8C0E49" w14:textId="77777777" w:rsidR="002A3AE6" w:rsidRPr="00D03957" w:rsidRDefault="002A3AE6" w:rsidP="002A3AE6">
      <w:pPr>
        <w:jc w:val="center"/>
        <w:rPr>
          <w:b/>
          <w:sz w:val="32"/>
          <w:szCs w:val="32"/>
        </w:rPr>
      </w:pPr>
      <w:r w:rsidRPr="00D03957">
        <w:rPr>
          <w:b/>
          <w:sz w:val="32"/>
          <w:szCs w:val="32"/>
        </w:rPr>
        <w:t>Navigating with the Kamal</w:t>
      </w:r>
      <w:r w:rsidR="00B511C8">
        <w:rPr>
          <w:b/>
          <w:sz w:val="32"/>
          <w:szCs w:val="32"/>
        </w:rPr>
        <w:t xml:space="preserve"> – Northern Hemisphere</w:t>
      </w:r>
    </w:p>
    <w:p w14:paraId="4C0CDC89" w14:textId="77777777" w:rsidR="00643D88" w:rsidRPr="00D03957" w:rsidRDefault="00643D88" w:rsidP="00643D88">
      <w:pPr>
        <w:pStyle w:val="NoSpacing"/>
        <w:spacing w:after="240"/>
        <w:rPr>
          <w:b/>
          <w:sz w:val="28"/>
          <w:szCs w:val="28"/>
        </w:rPr>
      </w:pPr>
      <w:r w:rsidRPr="00D03957">
        <w:rPr>
          <w:b/>
          <w:sz w:val="28"/>
          <w:szCs w:val="28"/>
        </w:rPr>
        <w:t xml:space="preserve">Background: The positions </w:t>
      </w:r>
      <w:r w:rsidR="00CC4991">
        <w:rPr>
          <w:b/>
          <w:sz w:val="28"/>
          <w:szCs w:val="28"/>
        </w:rPr>
        <w:t xml:space="preserve">on </w:t>
      </w:r>
      <w:r w:rsidR="00C13879">
        <w:rPr>
          <w:b/>
          <w:sz w:val="28"/>
          <w:szCs w:val="28"/>
        </w:rPr>
        <w:t xml:space="preserve">Earth </w:t>
      </w:r>
      <w:r w:rsidR="00CC4991">
        <w:rPr>
          <w:b/>
          <w:sz w:val="28"/>
          <w:szCs w:val="28"/>
        </w:rPr>
        <w:t>and in the sky</w:t>
      </w:r>
    </w:p>
    <w:p w14:paraId="247561B1" w14:textId="77777777" w:rsidR="00643D88" w:rsidRPr="00D03957" w:rsidRDefault="00643D88" w:rsidP="005142D4">
      <w:pPr>
        <w:spacing w:after="0"/>
        <w:rPr>
          <w:b/>
        </w:rPr>
      </w:pPr>
      <w:r w:rsidRPr="00D03957">
        <w:rPr>
          <w:b/>
        </w:rPr>
        <w:t>Latitude and longitude</w:t>
      </w:r>
    </w:p>
    <w:p w14:paraId="463188AF" w14:textId="1434047C" w:rsidR="00643D88" w:rsidRPr="00D03957" w:rsidRDefault="00C73E53" w:rsidP="00643D88">
      <w:pPr>
        <w:jc w:val="both"/>
      </w:pPr>
      <w:r w:rsidRPr="00E8342E">
        <w:t xml:space="preserve">Any location </w:t>
      </w:r>
      <w:r>
        <w:t xml:space="preserve">in </w:t>
      </w:r>
      <w:r w:rsidRPr="00E8342E">
        <w:t xml:space="preserve">an area is defined by two coordinates. The surface of a sphere is a curved area, </w:t>
      </w:r>
      <w:r>
        <w:t>and</w:t>
      </w:r>
      <w:r w:rsidRPr="00E8342E">
        <w:t xml:space="preserve"> using </w:t>
      </w:r>
      <w:r>
        <w:t xml:space="preserve">directions </w:t>
      </w:r>
      <w:r w:rsidRPr="00E8342E">
        <w:t xml:space="preserve">like up and down </w:t>
      </w:r>
      <w:r>
        <w:t xml:space="preserve">is </w:t>
      </w:r>
      <w:r w:rsidRPr="00E8342E">
        <w:t xml:space="preserve">not </w:t>
      </w:r>
      <w:r>
        <w:t>useful</w:t>
      </w:r>
      <w:r w:rsidRPr="00E8342E">
        <w:t xml:space="preserve">, because the surface of a sphere has neither a beginning nor an ending. Instead, we can use spherical polar coordinates originating from the centre of the sphere, </w:t>
      </w:r>
      <w:r>
        <w:t xml:space="preserve">which has a fixed </w:t>
      </w:r>
      <w:r w:rsidRPr="00E8342E">
        <w:t>radius (</w:t>
      </w:r>
      <w:r w:rsidRPr="00E8342E">
        <w:fldChar w:fldCharType="begin"/>
      </w:r>
      <w:r w:rsidRPr="00E8342E">
        <w:instrText xml:space="preserve"> REF _Ref454885461 \h </w:instrText>
      </w:r>
      <w:r w:rsidRPr="00E8342E">
        <w:fldChar w:fldCharType="separate"/>
      </w:r>
      <w:r w:rsidRPr="00E8342E">
        <w:t>Figure 1</w:t>
      </w:r>
      <w:r w:rsidRPr="00E8342E">
        <w:fldChar w:fldCharType="end"/>
      </w:r>
      <w:r w:rsidRPr="00E8342E">
        <w:t>). Two angular coordinates remain</w:t>
      </w:r>
      <w:r>
        <w:t>,</w:t>
      </w:r>
      <w:r w:rsidRPr="00E8342E">
        <w:t xml:space="preserve"> which for the Earth are called the latitude and the longitude</w:t>
      </w:r>
      <w:r>
        <w:t>.</w:t>
      </w:r>
      <w:r w:rsidRPr="00E8342E">
        <w:t xml:space="preserve"> </w:t>
      </w:r>
      <w:r w:rsidR="00EC24C4">
        <w:t>The axis of r</w:t>
      </w:r>
      <w:r w:rsidRPr="00E8342E">
        <w:t xml:space="preserve">otation </w:t>
      </w:r>
      <w:r w:rsidR="00EC24C4">
        <w:t xml:space="preserve">is also </w:t>
      </w:r>
      <w:r w:rsidRPr="00E8342E">
        <w:t>the symmetry axis</w:t>
      </w:r>
      <w:bookmarkStart w:id="0" w:name="_GoBack"/>
      <w:bookmarkEnd w:id="0"/>
      <w:r w:rsidRPr="00E8342E">
        <w:t>. The North Pole is defined as the point where the theoretical axis of rotation coincides with the surface of the sphere</w:t>
      </w:r>
      <w:r>
        <w:t>,</w:t>
      </w:r>
      <w:r w:rsidRPr="00E8342E">
        <w:t xml:space="preserve"> and the </w:t>
      </w:r>
      <w:r>
        <w:t xml:space="preserve">Earth rotates in a </w:t>
      </w:r>
      <w:r w:rsidRPr="00E8342E">
        <w:t xml:space="preserve">counter-clockwise </w:t>
      </w:r>
      <w:r>
        <w:t xml:space="preserve">direction </w:t>
      </w:r>
      <w:r w:rsidRPr="00E8342E">
        <w:t xml:space="preserve">when the pole </w:t>
      </w:r>
      <w:r>
        <w:t xml:space="preserve">is viewed </w:t>
      </w:r>
      <w:r w:rsidRPr="00E8342E">
        <w:t>from above. The opposite point is the South Pole. The equator is defined as the great circle halfway between the poles.</w:t>
      </w:r>
    </w:p>
    <w:p w14:paraId="7555830E" w14:textId="77777777" w:rsidR="00643D88" w:rsidRPr="00D03957" w:rsidRDefault="00643D88" w:rsidP="00643D88">
      <w:pPr>
        <w:pStyle w:val="NoSpacing"/>
        <w:keepNext/>
      </w:pPr>
      <w:r w:rsidRPr="00D03957">
        <w:rPr>
          <w:b/>
          <w:noProof/>
          <w:lang w:val="de-DE" w:eastAsia="de-DE"/>
        </w:rPr>
        <mc:AlternateContent>
          <mc:Choice Requires="wpg">
            <w:drawing>
              <wp:inline distT="0" distB="0" distL="0" distR="0" wp14:anchorId="394A5A19" wp14:editId="746F4AFE">
                <wp:extent cx="5587200" cy="2034000"/>
                <wp:effectExtent l="0" t="0" r="0" b="0"/>
                <wp:docPr id="25" name="Group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87200" cy="2034000"/>
                          <a:chOff x="1" y="0"/>
                          <a:chExt cx="5732341" cy="2087354"/>
                        </a:xfrm>
                      </wpg:grpSpPr>
                      <pic:pic xmlns:pic="http://schemas.openxmlformats.org/drawingml/2006/picture">
                        <pic:nvPicPr>
                          <pic:cNvPr id="26" name="Picture 6"/>
                          <pic:cNvPicPr preferRelativeResize="0">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1" y="234315"/>
                            <a:ext cx="1565999" cy="1566000"/>
                          </a:xfrm>
                          <a:prstGeom prst="rect">
                            <a:avLst/>
                          </a:prstGeom>
                        </pic:spPr>
                      </pic:pic>
                      <pic:pic xmlns:pic="http://schemas.openxmlformats.org/drawingml/2006/picture">
                        <pic:nvPicPr>
                          <pic:cNvPr id="27" name="Picture 7"/>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727901" y="0"/>
                            <a:ext cx="4004441" cy="2087354"/>
                          </a:xfrm>
                          <a:prstGeom prst="rect">
                            <a:avLst/>
                          </a:prstGeom>
                        </pic:spPr>
                      </pic:pic>
                    </wpg:wgp>
                  </a:graphicData>
                </a:graphic>
              </wp:inline>
            </w:drawing>
          </mc:Choice>
          <mc:Fallback>
            <w:pict>
              <v:group w14:anchorId="7F5AFB5D" id="Group 8" o:spid="_x0000_s1026" style="width:439.95pt;height:160.15pt;mso-position-horizontal-relative:char;mso-position-vertical-relative:line" coordorigin="" coordsize="57323,208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top:2343;width:15660;height:1566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">
                  <v:imagedata r:id="rId10" o:title=""/>
                </v:shape>
                <v:shape id="Picture 7" o:spid="_x0000_s1028" type="#_x0000_t75" style="position:absolute;left:17279;width:40044;height:208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">
                  <v:imagedata r:id="rId11" o:title=""/>
                </v:shape>
                <w10:anchorlock/>
              </v:group>
            </w:pict>
          </mc:Fallback>
        </mc:AlternateContent>
      </w:r>
    </w:p>
    <w:p w14:paraId="6C9195FC" w14:textId="77777777" w:rsidR="00643D88" w:rsidRPr="00D03957" w:rsidRDefault="00643D88" w:rsidP="00643D88">
      <w:pPr>
        <w:pStyle w:val="Caption"/>
      </w:pPr>
      <w:bookmarkStart w:id="1" w:name="_Ref457207705"/>
      <w:r w:rsidRPr="00D03957">
        <w:t xml:space="preserve">Figure </w:t>
      </w:r>
      <w:r w:rsidRPr="00D03957">
        <w:fldChar w:fldCharType="begin"/>
      </w:r>
      <w:r w:rsidRPr="00D03957">
        <w:instrText xml:space="preserve"> SEQ Figure \* ARABIC </w:instrText>
      </w:r>
      <w:r w:rsidRPr="00D03957">
        <w:fldChar w:fldCharType="separate"/>
      </w:r>
      <w:r w:rsidR="0012041F">
        <w:rPr>
          <w:noProof/>
        </w:rPr>
        <w:t>1</w:t>
      </w:r>
      <w:r w:rsidRPr="00D03957">
        <w:fldChar w:fldCharType="end"/>
      </w:r>
      <w:bookmarkEnd w:id="1"/>
      <w:r w:rsidRPr="00D03957">
        <w:t>: Illustration of how the latitudes and longitudes of the earth are defined (Credits: Peter Mercator, djexplo, CC0).</w:t>
      </w:r>
    </w:p>
    <w:p w14:paraId="2833E5F3" w14:textId="4D7BF333" w:rsidR="00643D88" w:rsidRPr="00D03957" w:rsidRDefault="00050B41" w:rsidP="00643D88">
      <w:pPr>
        <w:spacing w:before="240"/>
        <w:jc w:val="both"/>
      </w:pPr>
      <w:r w:rsidRPr="00E8342E">
        <w:t xml:space="preserve">The latitudes are circles parallel to the equator. They are counted from 0° at the equator to </w:t>
      </w:r>
      <w:r w:rsidRPr="00E8342E">
        <w:rPr>
          <w:rFonts w:ascii="Calibri" w:hAnsi="Calibri"/>
        </w:rPr>
        <w:t>±</w:t>
      </w:r>
      <w:r w:rsidRPr="00E8342E">
        <w:t xml:space="preserve">90° at the poles. The longitudes are great circles connecting the two poles of the Earth. For a given position on Earth, the longitude going through the zenith, </w:t>
      </w:r>
      <w:r>
        <w:t xml:space="preserve">which is </w:t>
      </w:r>
      <w:r w:rsidRPr="00E8342E">
        <w:t>the point directly above</w:t>
      </w:r>
      <w:r>
        <w:t>,</w:t>
      </w:r>
      <w:r w:rsidRPr="00E8342E">
        <w:t xml:space="preserve"> is called the meridian. This is the line </w:t>
      </w:r>
      <w:r>
        <w:t xml:space="preserve">that </w:t>
      </w:r>
      <w:r w:rsidRPr="00E8342E">
        <w:t xml:space="preserve">the Sun apparently crosses at local noon. The origin of this coordinate is defined as the meridian of Greenwich, where the Royal Observatory of England is located. From there, longitudes are counted from 0° to </w:t>
      </w:r>
      <w:r w:rsidRPr="00E8342E">
        <w:rPr>
          <w:rFonts w:ascii="Calibri" w:hAnsi="Calibri"/>
        </w:rPr>
        <w:t>±</w:t>
      </w:r>
      <w:r w:rsidRPr="00E8342E">
        <w:t>180°</w:t>
      </w:r>
      <w:r w:rsidR="00643D88" w:rsidRPr="00D03957">
        <w:t>.</w:t>
      </w:r>
    </w:p>
    <w:p w14:paraId="6A09696D" w14:textId="77777777" w:rsidR="00643D88" w:rsidRPr="00D03957" w:rsidRDefault="00643D88" w:rsidP="005142D4">
      <w:pPr>
        <w:spacing w:before="240"/>
        <w:jc w:val="both"/>
      </w:pPr>
      <w:r w:rsidRPr="00D03957">
        <w:t xml:space="preserve">Example: Heidelberg </w:t>
      </w:r>
      <w:r w:rsidR="0075140A">
        <w:t>in Germany is located at 49.4° n</w:t>
      </w:r>
      <w:r w:rsidRPr="00D03957">
        <w:t xml:space="preserve">orth and 8.7° </w:t>
      </w:r>
      <w:r w:rsidR="00D03957" w:rsidRPr="00D03957">
        <w:t>east</w:t>
      </w:r>
      <w:r w:rsidRPr="00D03957">
        <w:t>.</w:t>
      </w:r>
    </w:p>
    <w:p w14:paraId="061E65C0" w14:textId="77777777" w:rsidR="00643D88" w:rsidRPr="00D03957" w:rsidRDefault="008A0784" w:rsidP="005142D4">
      <w:pPr>
        <w:spacing w:after="0"/>
        <w:rPr>
          <w:b/>
        </w:rPr>
      </w:pPr>
      <w:r>
        <w:rPr>
          <w:b/>
        </w:rPr>
        <w:t>Finding the celestial North Pole</w:t>
      </w:r>
    </w:p>
    <w:p w14:paraId="5732207C" w14:textId="6C8C0A94" w:rsidR="00643D88" w:rsidRDefault="00050B41" w:rsidP="00643D88">
      <w:pPr>
        <w:spacing w:after="240"/>
        <w:jc w:val="both"/>
      </w:pPr>
      <w:r w:rsidRPr="00E8342E">
        <w:t xml:space="preserve">If we project the terrestrial coordinate system of latitudes and longitudes </w:t>
      </w:r>
      <w:r>
        <w:t xml:space="preserve">in </w:t>
      </w:r>
      <w:r w:rsidRPr="00E8342E">
        <w:t>the sky, we get the celestial equatorial coordinate system. The Earth</w:t>
      </w:r>
      <w:r>
        <w:t>’s</w:t>
      </w:r>
      <w:r w:rsidRPr="00E8342E">
        <w:t xml:space="preserve"> equator becomes the celestial equator and the geographical poles are extrapolated to build the celestial poles. If we were to </w:t>
      </w:r>
      <w:r>
        <w:t xml:space="preserve">take </w:t>
      </w:r>
      <w:r w:rsidRPr="00E8342E">
        <w:t>a photograph of the northern sky with a long exposure, we would see from the trails of t</w:t>
      </w:r>
      <w:r>
        <w:t>he stars</w:t>
      </w:r>
      <w:r w:rsidRPr="00E8342E">
        <w:t xml:space="preserve"> that they all revolve about a common point, </w:t>
      </w:r>
      <w:r>
        <w:t xml:space="preserve">which is </w:t>
      </w:r>
      <w:r w:rsidRPr="00E8342E">
        <w:t>the northern celestial pole</w:t>
      </w:r>
      <w:r w:rsidR="00643D88" w:rsidRPr="00D03957">
        <w:t xml:space="preserve"> (</w:t>
      </w:r>
      <w:r w:rsidR="00643D88" w:rsidRPr="00D03957">
        <w:fldChar w:fldCharType="begin"/>
      </w:r>
      <w:r w:rsidR="00643D88" w:rsidRPr="00D03957">
        <w:instrText xml:space="preserve"> REF _Ref454889246 \h  \* MERGEFORMAT </w:instrText>
      </w:r>
      <w:r w:rsidR="00643D88" w:rsidRPr="00D03957">
        <w:fldChar w:fldCharType="separate"/>
      </w:r>
      <w:r w:rsidR="0012041F" w:rsidRPr="00D03957">
        <w:t xml:space="preserve">Figure </w:t>
      </w:r>
      <w:r w:rsidR="0012041F">
        <w:t>2</w:t>
      </w:r>
      <w:r w:rsidR="00643D88" w:rsidRPr="00D03957">
        <w:fldChar w:fldCharType="end"/>
      </w:r>
      <w:r w:rsidR="00643D88" w:rsidRPr="00D03957">
        <w:t>).</w:t>
      </w:r>
    </w:p>
    <w:p w14:paraId="3915158E" w14:textId="72250A98" w:rsidR="00672764" w:rsidRDefault="00B158AF" w:rsidP="00643D88">
      <w:pPr>
        <w:spacing w:after="240"/>
        <w:jc w:val="both"/>
      </w:pPr>
      <w:r w:rsidRPr="00D03957">
        <w:t>In the northern hemisphere, there is a moderately bright star near the celestial pole,</w:t>
      </w:r>
      <w:r w:rsidR="00D00940">
        <w:t xml:space="preserve"> which is</w:t>
      </w:r>
      <w:r w:rsidRPr="00D03957">
        <w:t xml:space="preserve"> the North Star or Polaris. It is the brightest star in the Little Bear</w:t>
      </w:r>
      <w:r w:rsidR="00D00940">
        <w:t xml:space="preserve"> constellation,</w:t>
      </w:r>
      <w:r w:rsidRPr="00D03957">
        <w:t xml:space="preserve"> </w:t>
      </w:r>
      <w:r w:rsidRPr="00B158AF">
        <w:rPr>
          <w:lang w:val="la-Latn"/>
        </w:rPr>
        <w:t>Ursa Minor</w:t>
      </w:r>
      <w:r w:rsidRPr="00D03957">
        <w:t xml:space="preserve"> (</w:t>
      </w:r>
      <w:r w:rsidRPr="00D03957">
        <w:fldChar w:fldCharType="begin"/>
      </w:r>
      <w:r w:rsidRPr="00D03957">
        <w:instrText xml:space="preserve"> REF _Ref454896366 \h  \* MERGEFORMAT </w:instrText>
      </w:r>
      <w:r w:rsidRPr="00D03957">
        <w:fldChar w:fldCharType="separate"/>
      </w:r>
      <w:r w:rsidR="0012041F" w:rsidRPr="00D03957">
        <w:t xml:space="preserve">Figure </w:t>
      </w:r>
      <w:r w:rsidR="0012041F">
        <w:t>3</w:t>
      </w:r>
      <w:r w:rsidRPr="00D03957">
        <w:fldChar w:fldCharType="end"/>
      </w:r>
      <w:r w:rsidRPr="00D03957">
        <w:t xml:space="preserve">). </w:t>
      </w:r>
      <w:r w:rsidR="008A0784">
        <w:t xml:space="preserve">It can be easily </w:t>
      </w:r>
      <w:r w:rsidR="00D00940">
        <w:t xml:space="preserve">identified </w:t>
      </w:r>
      <w:r w:rsidR="008A0784">
        <w:t xml:space="preserve">by using the prominent constellation of </w:t>
      </w:r>
      <w:r w:rsidR="008A0784" w:rsidRPr="008A0784">
        <w:rPr>
          <w:lang w:val="la-Latn"/>
        </w:rPr>
        <w:t>Ursa Major</w:t>
      </w:r>
      <w:r w:rsidR="008A0784">
        <w:t xml:space="preserve">. The Big Dipper or the </w:t>
      </w:r>
      <w:r w:rsidR="008A0784">
        <w:lastRenderedPageBreak/>
        <w:t xml:space="preserve">Plough is a part of it. According to </w:t>
      </w:r>
      <w:r w:rsidR="008A0784">
        <w:fldChar w:fldCharType="begin"/>
      </w:r>
      <w:r w:rsidR="008A0784">
        <w:instrText xml:space="preserve"> REF _Ref454896366 \h </w:instrText>
      </w:r>
      <w:r w:rsidR="008A0784">
        <w:fldChar w:fldCharType="separate"/>
      </w:r>
      <w:r w:rsidR="0012041F" w:rsidRPr="00D03957">
        <w:t xml:space="preserve">Figure </w:t>
      </w:r>
      <w:r w:rsidR="0012041F">
        <w:rPr>
          <w:noProof/>
        </w:rPr>
        <w:t>3</w:t>
      </w:r>
      <w:r w:rsidR="008A0784">
        <w:fldChar w:fldCharType="end"/>
      </w:r>
      <w:r w:rsidR="008A0784">
        <w:t xml:space="preserve">, extend the separation of the two stars labelled α and β five times. There you find Polaris. </w:t>
      </w:r>
      <w:r w:rsidRPr="00D03957">
        <w:t xml:space="preserve">In </w:t>
      </w:r>
      <w:r w:rsidR="00F255A6">
        <w:t xml:space="preserve">the present </w:t>
      </w:r>
      <w:r w:rsidRPr="00D03957">
        <w:t xml:space="preserve">era, Polaris is less than a degree off. </w:t>
      </w:r>
      <w:r w:rsidR="00672764">
        <w:t xml:space="preserve">A nice video that explains </w:t>
      </w:r>
      <w:r w:rsidR="00C05DC3">
        <w:t xml:space="preserve">this </w:t>
      </w:r>
      <w:r w:rsidR="00672764">
        <w:t xml:space="preserve">quite </w:t>
      </w:r>
      <w:r w:rsidR="00C05DC3">
        <w:t xml:space="preserve">clearly </w:t>
      </w:r>
      <w:r w:rsidR="00672764">
        <w:t>can be accessed via the following link.</w:t>
      </w:r>
    </w:p>
    <w:p w14:paraId="78E8C0A0" w14:textId="77777777" w:rsidR="00672764" w:rsidRPr="00672764" w:rsidRDefault="00672764" w:rsidP="00672764">
      <w:pPr>
        <w:spacing w:after="0"/>
        <w:jc w:val="both"/>
        <w:rPr>
          <w:i/>
        </w:rPr>
      </w:pPr>
      <w:r w:rsidRPr="00672764">
        <w:rPr>
          <w:i/>
        </w:rPr>
        <w:t xml:space="preserve">Find North with the Stars - Polaris &amp; </w:t>
      </w:r>
      <w:r w:rsidRPr="00917F21">
        <w:rPr>
          <w:i/>
          <w:lang w:val="la-Latn"/>
        </w:rPr>
        <w:t>Ursa Major</w:t>
      </w:r>
      <w:r w:rsidRPr="00672764">
        <w:rPr>
          <w:i/>
        </w:rPr>
        <w:t xml:space="preserve"> - Celestial Navigation (Duration: 11:04)</w:t>
      </w:r>
    </w:p>
    <w:p w14:paraId="1432A460" w14:textId="77777777" w:rsidR="00672764" w:rsidRDefault="00264E96" w:rsidP="00643D88">
      <w:pPr>
        <w:spacing w:after="240"/>
        <w:jc w:val="both"/>
      </w:pPr>
      <w:hyperlink r:id="rId12" w:history="1">
        <w:r w:rsidR="00672764" w:rsidRPr="00716E60">
          <w:rPr>
            <w:rStyle w:val="Hyperlink"/>
            <w:rFonts w:cstheme="minorBidi"/>
          </w:rPr>
          <w:t>https://youtu.be/n_gT9nBfhfo</w:t>
        </w:r>
      </w:hyperlink>
    </w:p>
    <w:p w14:paraId="75D8C03A" w14:textId="77777777" w:rsidR="00643D88" w:rsidRPr="00D03957" w:rsidRDefault="00643D88" w:rsidP="00643D88">
      <w:pPr>
        <w:keepNext/>
        <w:spacing w:after="0"/>
        <w:jc w:val="center"/>
      </w:pPr>
      <w:r w:rsidRPr="00D03957">
        <w:rPr>
          <w:noProof/>
          <w:lang w:val="de-DE" w:eastAsia="de-DE"/>
        </w:rPr>
        <w:drawing>
          <wp:inline distT="0" distB="0" distL="0" distR="0" wp14:anchorId="6C9CF146" wp14:editId="5BE10623">
            <wp:extent cx="4140000" cy="2768110"/>
            <wp:effectExtent l="0" t="0" r="0" b="0"/>
            <wp:docPr id="2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ve Oak star trails - Flick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40000" cy="2768110"/>
                    </a:xfrm>
                    <a:prstGeom prst="rect">
                      <a:avLst/>
                    </a:prstGeom>
                  </pic:spPr>
                </pic:pic>
              </a:graphicData>
            </a:graphic>
          </wp:inline>
        </w:drawing>
      </w:r>
    </w:p>
    <w:p w14:paraId="17536A9B" w14:textId="1214592A" w:rsidR="00643D88" w:rsidRDefault="00643D88" w:rsidP="00B158AF">
      <w:pPr>
        <w:pStyle w:val="Caption"/>
        <w:spacing w:after="240"/>
        <w:jc w:val="both"/>
      </w:pPr>
      <w:bookmarkStart w:id="2" w:name="_Ref454889246"/>
      <w:r w:rsidRPr="00D03957">
        <w:t xml:space="preserve">Figure </w:t>
      </w:r>
      <w:r w:rsidRPr="00D03957">
        <w:fldChar w:fldCharType="begin"/>
      </w:r>
      <w:r w:rsidRPr="00D03957">
        <w:instrText xml:space="preserve"> SEQ Figure \* ARABIC </w:instrText>
      </w:r>
      <w:r w:rsidRPr="00D03957">
        <w:fldChar w:fldCharType="separate"/>
      </w:r>
      <w:r w:rsidR="0012041F">
        <w:rPr>
          <w:noProof/>
        </w:rPr>
        <w:t>2</w:t>
      </w:r>
      <w:r w:rsidRPr="00D03957">
        <w:fldChar w:fldCharType="end"/>
      </w:r>
      <w:bookmarkEnd w:id="2"/>
      <w:r w:rsidRPr="00D03957">
        <w:t xml:space="preserve">: Trails of stars </w:t>
      </w:r>
      <w:r w:rsidR="00A60EE5">
        <w:t>in</w:t>
      </w:r>
      <w:r w:rsidR="00A60EE5" w:rsidRPr="00D03957">
        <w:t xml:space="preserve"> </w:t>
      </w:r>
      <w:r w:rsidRPr="00D03957">
        <w:t xml:space="preserve">the sky after an exposure time of approximately 2 hours (Credit: Ralph Arvesen, Live Oak star trails, </w:t>
      </w:r>
      <w:hyperlink r:id="rId14" w:history="1">
        <w:r w:rsidRPr="00D03957">
          <w:rPr>
            <w:rStyle w:val="Hyperlink"/>
          </w:rPr>
          <w:t>https://www.flickr.com/photos/rarvesen/9494908143</w:t>
        </w:r>
      </w:hyperlink>
      <w:r w:rsidRPr="00D03957">
        <w:t xml:space="preserve">, </w:t>
      </w:r>
      <w:hyperlink r:id="rId15" w:history="1">
        <w:r w:rsidRPr="00D03957">
          <w:rPr>
            <w:rStyle w:val="Hyperlink"/>
          </w:rPr>
          <w:t>https://creativecommons.org/licenses/by/2.0/legalcode</w:t>
        </w:r>
      </w:hyperlink>
      <w:r w:rsidRPr="00D03957">
        <w:t>)</w:t>
      </w:r>
    </w:p>
    <w:p w14:paraId="762D87C2" w14:textId="14990A4C" w:rsidR="00672764" w:rsidRPr="00D03957" w:rsidRDefault="00DC55E6" w:rsidP="00672764">
      <w:pPr>
        <w:spacing w:after="240"/>
        <w:jc w:val="both"/>
      </w:pPr>
      <w:r w:rsidRPr="00E8342E">
        <w:t>However, 1000 years ago, it was 8° away from the pole. Therefore, today</w:t>
      </w:r>
      <w:r>
        <w:t>,</w:t>
      </w:r>
      <w:r w:rsidRPr="00E8342E">
        <w:t xml:space="preserve"> we can use it as a proxy for the position of the celestial north pole. At the southern celestial pole, there is no such star that can be observed with the naked eye. Other procedures have to be applied to find it</w:t>
      </w:r>
      <w:r w:rsidR="00672764">
        <w:t>.</w:t>
      </w:r>
    </w:p>
    <w:p w14:paraId="4BBE1A4F" w14:textId="77777777" w:rsidR="00643D88" w:rsidRPr="00D03957" w:rsidRDefault="00643D88" w:rsidP="00643D88">
      <w:pPr>
        <w:keepNext/>
        <w:spacing w:after="0"/>
        <w:jc w:val="center"/>
      </w:pPr>
      <w:r w:rsidRPr="00D03957">
        <w:rPr>
          <w:b/>
          <w:noProof/>
          <w:lang w:val="de-DE" w:eastAsia="de-DE"/>
        </w:rPr>
        <w:drawing>
          <wp:inline distT="0" distB="0" distL="0" distR="0" wp14:anchorId="62B5425B" wp14:editId="5EBF8E80">
            <wp:extent cx="2520000" cy="2334418"/>
            <wp:effectExtent l="0" t="0" r="0" b="889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rsa_Major_-_Ursa_Minor_-_Polaris_inverted.jpg"/>
                    <pic:cNvPicPr/>
                  </pic:nvPicPr>
                  <pic:blipFill>
                    <a:blip r:embed="rId16">
                      <a:extLst>
                        <a:ext uri="{28A0092B-C50C-407E-A947-70E740481C1C}">
                          <a14:useLocalDpi xmlns:a14="http://schemas.microsoft.com/office/drawing/2010/main" val="0"/>
                        </a:ext>
                      </a:extLst>
                    </a:blip>
                    <a:stretch>
                      <a:fillRect/>
                    </a:stretch>
                  </pic:blipFill>
                  <pic:spPr>
                    <a:xfrm>
                      <a:off x="0" y="0"/>
                      <a:ext cx="2520000" cy="2334418"/>
                    </a:xfrm>
                    <a:prstGeom prst="rect">
                      <a:avLst/>
                    </a:prstGeom>
                  </pic:spPr>
                </pic:pic>
              </a:graphicData>
            </a:graphic>
          </wp:inline>
        </w:drawing>
      </w:r>
    </w:p>
    <w:p w14:paraId="570413DA" w14:textId="639A0C23" w:rsidR="00643D88" w:rsidRPr="00D03957" w:rsidRDefault="00643D88" w:rsidP="00643D88">
      <w:pPr>
        <w:pStyle w:val="Caption"/>
        <w:jc w:val="both"/>
        <w:rPr>
          <w:b w:val="0"/>
        </w:rPr>
      </w:pPr>
      <w:bookmarkStart w:id="3" w:name="_Ref454896366"/>
      <w:r w:rsidRPr="00D03957">
        <w:t xml:space="preserve">Figure </w:t>
      </w:r>
      <w:r w:rsidRPr="00D03957">
        <w:fldChar w:fldCharType="begin"/>
      </w:r>
      <w:r w:rsidRPr="00D03957">
        <w:instrText xml:space="preserve"> SEQ Figure \* ARABIC </w:instrText>
      </w:r>
      <w:r w:rsidRPr="00D03957">
        <w:fldChar w:fldCharType="separate"/>
      </w:r>
      <w:r w:rsidR="0012041F">
        <w:rPr>
          <w:noProof/>
        </w:rPr>
        <w:t>3</w:t>
      </w:r>
      <w:r w:rsidRPr="00D03957">
        <w:fldChar w:fldCharType="end"/>
      </w:r>
      <w:bookmarkEnd w:id="3"/>
      <w:r w:rsidRPr="00D03957">
        <w:t xml:space="preserve">: Configuration of the two constellations </w:t>
      </w:r>
      <w:r w:rsidRPr="008A0784">
        <w:rPr>
          <w:lang w:val="la-Latn"/>
        </w:rPr>
        <w:t>Ursa Major</w:t>
      </w:r>
      <w:r w:rsidRPr="00D03957">
        <w:t xml:space="preserve"> (Great Bear) and </w:t>
      </w:r>
      <w:r w:rsidRPr="008A0784">
        <w:rPr>
          <w:lang w:val="la-Latn"/>
        </w:rPr>
        <w:t>Ursa Minor</w:t>
      </w:r>
      <w:r w:rsidRPr="00D03957">
        <w:t xml:space="preserve"> (Little Bear) in the northern sky. Polaris, the North Star, which is close to the true celestial north pole, is the brightest star in </w:t>
      </w:r>
      <w:r w:rsidRPr="008A0784">
        <w:rPr>
          <w:lang w:val="la-Latn"/>
        </w:rPr>
        <w:t>Ursa Minor</w:t>
      </w:r>
      <w:r w:rsidRPr="00D03957">
        <w:t xml:space="preserve"> (Credit: Bonč, </w:t>
      </w:r>
      <w:hyperlink r:id="rId17" w:history="1">
        <w:r w:rsidRPr="00D03957">
          <w:rPr>
            <w:rStyle w:val="Hyperlink"/>
          </w:rPr>
          <w:t>https://commons.wikimedia.org/wiki/File:Ursa_Major_-_Ursa_Minor_-_Polaris.jpg</w:t>
        </w:r>
      </w:hyperlink>
      <w:r w:rsidRPr="00D03957">
        <w:t xml:space="preserve">, </w:t>
      </w:r>
      <w:r w:rsidR="004113B8">
        <w:t>‘</w:t>
      </w:r>
      <w:r w:rsidRPr="008A0784">
        <w:rPr>
          <w:lang w:val="la-Latn"/>
        </w:rPr>
        <w:t>Ursa Major</w:t>
      </w:r>
      <w:r w:rsidRPr="00D03957">
        <w:t xml:space="preserve"> – </w:t>
      </w:r>
      <w:r w:rsidRPr="008A0784">
        <w:rPr>
          <w:lang w:val="la-Latn"/>
        </w:rPr>
        <w:t>Ursa Minor</w:t>
      </w:r>
      <w:r w:rsidRPr="00D03957">
        <w:t xml:space="preserve"> – Polaris</w:t>
      </w:r>
      <w:r w:rsidR="004113B8">
        <w:t>’</w:t>
      </w:r>
      <w:r w:rsidRPr="00D03957">
        <w:t xml:space="preserve">, based on </w:t>
      </w:r>
      <w:hyperlink r:id="rId18" w:history="1">
        <w:r w:rsidRPr="00D03957">
          <w:rPr>
            <w:rStyle w:val="Hyperlink"/>
          </w:rPr>
          <w:t>https://commons.wikimedia.org/wiki/File:Ursa_Major_and_Ursa_Minor_Constellations.jpg</w:t>
        </w:r>
      </w:hyperlink>
      <w:r w:rsidRPr="00D03957">
        <w:t xml:space="preserve">, colours inverted by Markus Nielbock, </w:t>
      </w:r>
      <w:hyperlink r:id="rId19" w:history="1">
        <w:r w:rsidRPr="00D03957">
          <w:rPr>
            <w:rStyle w:val="Hyperlink"/>
          </w:rPr>
          <w:t>https://creativecommons.org/licenses/by-sa/3.0/legalcode</w:t>
        </w:r>
      </w:hyperlink>
      <w:r w:rsidRPr="00D03957">
        <w:t>).</w:t>
      </w:r>
    </w:p>
    <w:p w14:paraId="527A7327" w14:textId="77777777" w:rsidR="008A0784" w:rsidRPr="008A0784" w:rsidRDefault="008A0784" w:rsidP="008A0784">
      <w:pPr>
        <w:spacing w:after="0"/>
        <w:rPr>
          <w:b/>
        </w:rPr>
      </w:pPr>
      <w:r w:rsidRPr="00D03957">
        <w:rPr>
          <w:b/>
        </w:rPr>
        <w:t>Elevation of the pole (pole height)</w:t>
      </w:r>
    </w:p>
    <w:p w14:paraId="3EA07AA8" w14:textId="052AE535" w:rsidR="00643D88" w:rsidRPr="00D03957" w:rsidRDefault="00F46C67" w:rsidP="008A0784">
      <w:pPr>
        <w:spacing w:after="240"/>
        <w:jc w:val="both"/>
      </w:pPr>
      <w:r w:rsidRPr="00E8342E">
        <w:lastRenderedPageBreak/>
        <w:t>If we stood exactly at the geographical North Pole, Polaris would always be directly overhead. We can say that its elevation would be (almost) 90°. This information introduces the horizontal coordinate system (</w:t>
      </w:r>
      <w:r w:rsidRPr="00E8342E">
        <w:fldChar w:fldCharType="begin"/>
      </w:r>
      <w:r w:rsidRPr="00E8342E">
        <w:instrText xml:space="preserve"> REF _Ref454897138 \h </w:instrText>
      </w:r>
      <w:r w:rsidRPr="00E8342E">
        <w:fldChar w:fldCharType="separate"/>
      </w:r>
      <w:r w:rsidRPr="00E8342E">
        <w:t>Figure 4</w:t>
      </w:r>
      <w:r w:rsidRPr="00E8342E">
        <w:fldChar w:fldCharType="end"/>
      </w:r>
      <w:r w:rsidRPr="00E8342E">
        <w:t>)</w:t>
      </w:r>
      <w:r>
        <w:t xml:space="preserve">, which is a </w:t>
      </w:r>
      <w:r w:rsidRPr="00E8342E">
        <w:t>natural reference we use every day. We, the observers, are the origin of that coordinate system located on a flat plane, whose edge is the horizon. The sky is imagined as a hemisphere above. The angle between an object in the sky and the horizon is the altitude or elevation</w:t>
      </w:r>
      <w:r w:rsidR="00643D88" w:rsidRPr="00D03957">
        <w:t xml:space="preserve">. </w:t>
      </w:r>
      <w:r w:rsidRPr="00E8342E">
        <w:t xml:space="preserve">The direction within the plane is given as an angle between 0° and 360°, the azimuth, which is usually measured clockwise from </w:t>
      </w:r>
      <w:r>
        <w:t xml:space="preserve">the </w:t>
      </w:r>
      <w:r w:rsidRPr="00E8342E">
        <w:t>north</w:t>
      </w:r>
      <w:r w:rsidR="00643D88" w:rsidRPr="00D03957">
        <w:t>. In navigation, this is also called the bearing.</w:t>
      </w:r>
    </w:p>
    <w:p w14:paraId="2D8E508E" w14:textId="77777777" w:rsidR="00643D88" w:rsidRPr="00D03957" w:rsidRDefault="00643D88" w:rsidP="00643D88">
      <w:pPr>
        <w:keepNext/>
        <w:spacing w:after="0"/>
        <w:jc w:val="center"/>
      </w:pPr>
      <w:r w:rsidRPr="00D03957">
        <w:rPr>
          <w:b/>
          <w:noProof/>
          <w:lang w:val="de-DE" w:eastAsia="de-DE"/>
        </w:rPr>
        <w:drawing>
          <wp:inline distT="0" distB="0" distL="0" distR="0" wp14:anchorId="75CA9E7C" wp14:editId="792F0104">
            <wp:extent cx="2052000" cy="1977195"/>
            <wp:effectExtent l="0" t="0" r="5715" b="4445"/>
            <wp:docPr id="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0px-Azimuth-Altitude_schematic.svg.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52000" cy="1977195"/>
                    </a:xfrm>
                    <a:prstGeom prst="rect">
                      <a:avLst/>
                    </a:prstGeom>
                  </pic:spPr>
                </pic:pic>
              </a:graphicData>
            </a:graphic>
          </wp:inline>
        </w:drawing>
      </w:r>
    </w:p>
    <w:p w14:paraId="47B5230A" w14:textId="16CAB817" w:rsidR="00643D88" w:rsidRPr="00D03957" w:rsidRDefault="00643D88" w:rsidP="00643D88">
      <w:pPr>
        <w:pStyle w:val="Caption"/>
        <w:jc w:val="both"/>
        <w:rPr>
          <w:b w:val="0"/>
        </w:rPr>
      </w:pPr>
      <w:bookmarkStart w:id="4" w:name="_Ref454897138"/>
      <w:r w:rsidRPr="00D03957">
        <w:t xml:space="preserve">Figure </w:t>
      </w:r>
      <w:r w:rsidRPr="00D03957">
        <w:fldChar w:fldCharType="begin"/>
      </w:r>
      <w:r w:rsidRPr="00D03957">
        <w:instrText xml:space="preserve"> SEQ Figure \* ARABIC </w:instrText>
      </w:r>
      <w:r w:rsidRPr="00D03957">
        <w:fldChar w:fldCharType="separate"/>
      </w:r>
      <w:r w:rsidR="0012041F">
        <w:rPr>
          <w:noProof/>
        </w:rPr>
        <w:t>4</w:t>
      </w:r>
      <w:r w:rsidRPr="00D03957">
        <w:fldChar w:fldCharType="end"/>
      </w:r>
      <w:bookmarkEnd w:id="4"/>
      <w:r w:rsidRPr="00D03957">
        <w:t xml:space="preserve">: Illustration of the horizontal coordinate system. The observer is the origin of the coordinates assigned as </w:t>
      </w:r>
      <w:r w:rsidR="000B4CEE">
        <w:t xml:space="preserve">the </w:t>
      </w:r>
      <w:r w:rsidRPr="00D03957">
        <w:t>azi</w:t>
      </w:r>
      <w:r w:rsidRPr="00D03957">
        <w:softHyphen/>
        <w:t xml:space="preserve">muth and altitude or elevation (Credit: TWCarlson, </w:t>
      </w:r>
      <w:hyperlink r:id="rId21" w:history="1">
        <w:r w:rsidRPr="00D03957">
          <w:rPr>
            <w:rStyle w:val="Hyperlink"/>
          </w:rPr>
          <w:t>https://commons.wikimedia.org/wiki/File:Azimuth-Altitude_schematic.svg</w:t>
        </w:r>
      </w:hyperlink>
      <w:r w:rsidRPr="00D03957">
        <w:t xml:space="preserve">, </w:t>
      </w:r>
      <w:r w:rsidR="000B4CEE">
        <w:t>‘</w:t>
      </w:r>
      <w:r w:rsidRPr="00D03957">
        <w:t>Azimuth-Altitude schematic</w:t>
      </w:r>
      <w:r w:rsidR="000B4CEE">
        <w:t>’</w:t>
      </w:r>
      <w:r w:rsidRPr="00D03957">
        <w:t xml:space="preserve">, </w:t>
      </w:r>
      <w:hyperlink r:id="rId22" w:history="1">
        <w:r w:rsidRPr="00D03957">
          <w:rPr>
            <w:rStyle w:val="Hyperlink"/>
          </w:rPr>
          <w:t>https://creativecommons.org/licenses/by-sa/3.0/legalcode</w:t>
        </w:r>
      </w:hyperlink>
      <w:r w:rsidRPr="00D03957">
        <w:t>).</w:t>
      </w:r>
    </w:p>
    <w:p w14:paraId="0B0E0D1B" w14:textId="7A051342" w:rsidR="00643D88" w:rsidRPr="00D03957" w:rsidRDefault="00A324EC" w:rsidP="00643D88">
      <w:pPr>
        <w:jc w:val="both"/>
      </w:pPr>
      <w:r w:rsidRPr="00E8342E">
        <w:t xml:space="preserve">For any other position on Earth, the celestial pole or Polaris would appear at an elevation </w:t>
      </w:r>
      <w:r>
        <w:t>less</w:t>
      </w:r>
      <w:r w:rsidRPr="00E8342E">
        <w:t xml:space="preserve"> than 90°. At the equator, it would just appear at the horizon, i.e. at an elevation of 0°. The correlation between the latitude (North Pole = 90°, Equator = 0°) and the elevation of Polaris is no coincidence. </w:t>
      </w:r>
      <w:r w:rsidRPr="00E8342E">
        <w:fldChar w:fldCharType="begin"/>
      </w:r>
      <w:r w:rsidRPr="00E8342E">
        <w:instrText xml:space="preserve"> REF _Ref454897662 \h </w:instrText>
      </w:r>
      <w:r w:rsidRPr="00E8342E">
        <w:fldChar w:fldCharType="separate"/>
      </w:r>
      <w:r w:rsidRPr="00E8342E">
        <w:t>Figure 5</w:t>
      </w:r>
      <w:r w:rsidRPr="00E8342E">
        <w:fldChar w:fldCharType="end"/>
      </w:r>
      <w:r w:rsidRPr="00E8342E">
        <w:t xml:space="preserve"> combines all three mentioned coordinate systems. For a given observer at any latitude on Earth, the local horizontal coordinate system touches the terrestrial spherical polar coordinate system at a single tangent point. The sketch demonstrates that the elevation of the celestial north pole, also called the pole height, is exactly the northern latitude of the observer on Earth</w:t>
      </w:r>
      <w:r w:rsidR="00643D88" w:rsidRPr="00D03957">
        <w:t>.</w:t>
      </w:r>
    </w:p>
    <w:p w14:paraId="35196973" w14:textId="77777777" w:rsidR="00643D88" w:rsidRPr="00D03957" w:rsidRDefault="00643D88" w:rsidP="00643D88">
      <w:pPr>
        <w:keepNext/>
        <w:spacing w:before="240" w:after="0"/>
        <w:jc w:val="center"/>
      </w:pPr>
      <w:r w:rsidRPr="00D03957">
        <w:rPr>
          <w:noProof/>
          <w:lang w:val="de-DE" w:eastAsia="de-DE"/>
        </w:rPr>
        <w:drawing>
          <wp:inline distT="0" distB="0" distL="0" distR="0" wp14:anchorId="1B46EDF7" wp14:editId="0B23EBC9">
            <wp:extent cx="4500000" cy="2345704"/>
            <wp:effectExtent l="0" t="0" r="0" b="0"/>
            <wp:docPr id="3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eHeightLatitude_high_low.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00000" cy="2345704"/>
                    </a:xfrm>
                    <a:prstGeom prst="rect">
                      <a:avLst/>
                    </a:prstGeom>
                  </pic:spPr>
                </pic:pic>
              </a:graphicData>
            </a:graphic>
          </wp:inline>
        </w:drawing>
      </w:r>
    </w:p>
    <w:p w14:paraId="2AEF33CD" w14:textId="2FC0C111" w:rsidR="00643D88" w:rsidRPr="00D03957" w:rsidRDefault="00643D88" w:rsidP="00643D88">
      <w:pPr>
        <w:pStyle w:val="Caption"/>
        <w:jc w:val="both"/>
        <w:rPr>
          <w:b w:val="0"/>
        </w:rPr>
      </w:pPr>
      <w:bookmarkStart w:id="5" w:name="_Ref454897662"/>
      <w:r w:rsidRPr="00D03957">
        <w:t xml:space="preserve">Figure </w:t>
      </w:r>
      <w:r w:rsidRPr="00D03957">
        <w:fldChar w:fldCharType="begin"/>
      </w:r>
      <w:r w:rsidRPr="00D03957">
        <w:instrText xml:space="preserve"> SEQ Figure \* ARABIC </w:instrText>
      </w:r>
      <w:r w:rsidRPr="00D03957">
        <w:fldChar w:fldCharType="separate"/>
      </w:r>
      <w:r w:rsidR="0012041F">
        <w:rPr>
          <w:noProof/>
        </w:rPr>
        <w:t>5</w:t>
      </w:r>
      <w:r w:rsidRPr="00D03957">
        <w:fldChar w:fldCharType="end"/>
      </w:r>
      <w:bookmarkEnd w:id="5"/>
      <w:r w:rsidRPr="00D03957">
        <w:t>: When the three coordinate systems (terrestrial spherical, celestial equatorial, local horizontal)</w:t>
      </w:r>
      <w:r w:rsidR="000453EC">
        <w:t xml:space="preserve"> are combined</w:t>
      </w:r>
      <w:r w:rsidRPr="00D03957">
        <w:t>, it becomes clear that the latitude of the observer is equal to the elevation of the celestial pole, also known as the pole height (Credit: own work).</w:t>
      </w:r>
    </w:p>
    <w:p w14:paraId="35A2FCD7" w14:textId="77777777" w:rsidR="00643D88" w:rsidRPr="00D03957" w:rsidRDefault="00643D88" w:rsidP="005142D4">
      <w:pPr>
        <w:spacing w:before="240"/>
        <w:jc w:val="both"/>
      </w:pPr>
      <w:r w:rsidRPr="00D03957">
        <w:lastRenderedPageBreak/>
        <w:t>From this we can conclude that if we measure the elevation of Polaris, we can determine our lati</w:t>
      </w:r>
      <w:r w:rsidRPr="00D03957">
        <w:softHyphen/>
      </w:r>
      <w:r w:rsidR="0075140A">
        <w:t>tude on e</w:t>
      </w:r>
      <w:r w:rsidRPr="00D03957">
        <w:t>arth with reasonable precision.</w:t>
      </w:r>
    </w:p>
    <w:p w14:paraId="48CA94E1" w14:textId="10BB66D8" w:rsidR="005142D4" w:rsidRPr="00D03957" w:rsidRDefault="005142D4" w:rsidP="005142D4">
      <w:pPr>
        <w:spacing w:after="0"/>
        <w:jc w:val="both"/>
        <w:rPr>
          <w:b/>
        </w:rPr>
      </w:pPr>
      <w:r w:rsidRPr="00D03957">
        <w:rPr>
          <w:b/>
        </w:rPr>
        <w:t>Early navigation</w:t>
      </w:r>
    </w:p>
    <w:p w14:paraId="517230ED" w14:textId="006532C1" w:rsidR="00AB3823" w:rsidRPr="00E8342E" w:rsidRDefault="00AB3823" w:rsidP="00AB3823">
      <w:r w:rsidRPr="00E8342E">
        <w:t xml:space="preserve">Early seafaring peoples often navigated along coastlines before sophisticated navigational skills were developed and tools were invented. Sailing directions helped to identify coastal landmarks </w:t>
      </w:r>
      <w:r w:rsidRPr="00E8342E">
        <w:fldChar w:fldCharType="begin"/>
      </w:r>
      <w:r w:rsidRPr="00E8342E">
        <w:instrText xml:space="preserve"> ADDIN ZOTERO_ITEM CSL_CITATION {"citationID":"23vlmr5atu","properties":{"formattedCitation":"(Hertel, 1990)","plainCitation":"(Hertel, 1990)"},"citationItems":[{"id":4,"uris":["http://zotero.org/users/3217140/items/8RZDSGCG"],"uri":["http://zotero.org/users/3217140/items/8RZDSGCG"],"itemData":{"id":4,"type":"book","title":"Das Geheimnis der alten Seefahrer","publisher":"Hermann Haack Verlagsgesellschaft mbH","publisher-place":"Gotha, Germany","event-place":"Gotha, Germany","ISBN":"3-7301-0650-3","language":"German","author":[{"family":"Hertel","given":"Peter"}],"issued":{"date-parts":[["1990"]]}}}],"schema":"https://github.com/citation-style-language/schema/raw/master/csl-citation.json"} </w:instrText>
      </w:r>
      <w:r w:rsidRPr="00E8342E">
        <w:fldChar w:fldCharType="separate"/>
      </w:r>
      <w:r w:rsidRPr="00E8342E">
        <w:rPr>
          <w:rFonts w:ascii="Calibri" w:hAnsi="Calibri"/>
        </w:rPr>
        <w:t>(Hertel, 1990)</w:t>
      </w:r>
      <w:r w:rsidRPr="00E8342E">
        <w:fldChar w:fldCharType="end"/>
      </w:r>
      <w:r w:rsidRPr="00E8342E">
        <w:t>. To some extent, their knowledge about winds and currents helped them to cross short distances, e.g. in the Mediterranean.</w:t>
      </w:r>
    </w:p>
    <w:p w14:paraId="3D76B605" w14:textId="23837810" w:rsidR="00AB3823" w:rsidRPr="00E8342E" w:rsidRDefault="00AB3823" w:rsidP="00AB3823">
      <w:r w:rsidRPr="00E8342E">
        <w:t xml:space="preserve">Soon, navigators realised that celestial objects, especially stars, can be used to </w:t>
      </w:r>
      <w:r>
        <w:t xml:space="preserve">maintain </w:t>
      </w:r>
      <w:r w:rsidRPr="00E8342E">
        <w:t>the course of a ship. Such skills have been mentioned in early literature like Homer’s Odyssey</w:t>
      </w:r>
      <w:r>
        <w:t>,</w:t>
      </w:r>
      <w:r w:rsidRPr="00E8342E">
        <w:t xml:space="preserve"> which is believed to date back to the 8</w:t>
      </w:r>
      <w:r w:rsidRPr="00E8342E">
        <w:rPr>
          <w:vertAlign w:val="superscript"/>
        </w:rPr>
        <w:t>th</w:t>
      </w:r>
      <w:r w:rsidRPr="00E8342E">
        <w:t xml:space="preserve"> century BC</w:t>
      </w:r>
      <w:r>
        <w:t>E</w:t>
      </w:r>
      <w:r w:rsidRPr="00E8342E">
        <w:t>. There are accounts of ancient Phoenicians who were able to even leave the Mediterranean and ventured on voyages to the British coast and even several hundred miles south along the African coast</w:t>
      </w:r>
      <w:sdt>
        <w:sdtPr>
          <w:id w:val="192427128"/>
          <w:citation/>
        </w:sdtPr>
        <w:sdtEndPr/>
        <w:sdtContent>
          <w:r w:rsidRPr="00E8342E">
            <w:fldChar w:fldCharType="begin"/>
          </w:r>
          <w:r w:rsidRPr="00E8342E">
            <w:instrText xml:space="preserve"> CITATION Joh09 \l 1033 </w:instrText>
          </w:r>
          <w:r w:rsidRPr="00E8342E">
            <w:fldChar w:fldCharType="separate"/>
          </w:r>
          <w:r w:rsidRPr="00E8342E">
            <w:t xml:space="preserve"> (Johnson &amp; Nurminen, 2009)</w:t>
          </w:r>
          <w:r w:rsidRPr="00E8342E">
            <w:fldChar w:fldCharType="end"/>
          </w:r>
        </w:sdtContent>
      </w:sdt>
      <w:r w:rsidRPr="00E8342E">
        <w:t>. A very notable and well</w:t>
      </w:r>
      <w:r>
        <w:t>-</w:t>
      </w:r>
      <w:r w:rsidRPr="00E8342E">
        <w:t>documented long</w:t>
      </w:r>
      <w:r>
        <w:t>-</w:t>
      </w:r>
      <w:r w:rsidRPr="00E8342E">
        <w:t xml:space="preserve">distance voyage has been </w:t>
      </w:r>
      <w:r>
        <w:t xml:space="preserve">mentioned </w:t>
      </w:r>
      <w:r w:rsidRPr="00E8342E">
        <w:t>by ancient authors and scholars like Strabo, Pliny and Diodorus of Sicily. It is the voyage of Pytheas, a Greek astronomer, geographer and explorer from Marseille who</w:t>
      </w:r>
      <w:r>
        <w:t>,</w:t>
      </w:r>
      <w:r w:rsidRPr="00E8342E">
        <w:t xml:space="preserve"> around 300 BC</w:t>
      </w:r>
      <w:r>
        <w:t>E,</w:t>
      </w:r>
      <w:r w:rsidRPr="00E8342E">
        <w:t xml:space="preserve"> apparently left the Mediterranean by passing Gibraltar and </w:t>
      </w:r>
      <w:r>
        <w:t xml:space="preserve">carried on </w:t>
      </w:r>
      <w:r w:rsidRPr="00E8342E">
        <w:t>north until the British Isles and beyond the Arctic Circle, where he possibly reached Iceland or the Faroe Islands</w:t>
      </w:r>
      <w:r>
        <w:t xml:space="preserve">, which </w:t>
      </w:r>
      <w:r w:rsidRPr="00E8342E">
        <w:t xml:space="preserve">he called Thule </w:t>
      </w:r>
      <w:r w:rsidRPr="00E8342E">
        <w:fldChar w:fldCharType="begin"/>
      </w:r>
      <w:r w:rsidRPr="00E8342E">
        <w:instrText xml:space="preserve"> ADDIN ZOTERO_ITEM CSL_CITATION {"citationID":"1ccnu0982j","properties":{"formattedCitation":"(Baker &amp; Baker, 1997)","plainCitation":"(Baker &amp; Baker, 1997)"},"citationItems":[{"id":6,"uris":["http://zotero.org/users/3217140/items/U785K34J"],"uri":["http://zotero.org/users/3217140/items/U785K34J"],"itemData":{"id":6,"type":"book","title":"Ancient Greeks: Creating the Classical Tradition","publisher":"Oxford University Press","publisher-place":"New York, USA","event-place":"New York, USA","ISBN":"978-0-19-509940-9","author":[{"family":"Baker","given":"Rosalie F."},{"family":"Baker","given":"Charles F."}],"issued":{"date-parts":[["1997"]]}}}],"schema":"https://github.com/citation-style-language/schema/raw/master/csl-citation.json"} </w:instrText>
      </w:r>
      <w:r w:rsidRPr="00E8342E">
        <w:fldChar w:fldCharType="separate"/>
      </w:r>
      <w:r w:rsidRPr="00E8342E">
        <w:rPr>
          <w:rFonts w:ascii="Calibri" w:hAnsi="Calibri"/>
        </w:rPr>
        <w:t>(Baker &amp; Baker, 1997)</w:t>
      </w:r>
      <w:r w:rsidRPr="00E8342E">
        <w:fldChar w:fldCharType="end"/>
      </w:r>
      <w:r w:rsidRPr="00E8342E">
        <w:t xml:space="preserve">. Pytheas used a gnomon or sundial, which allowed him to determine his latitude and measure the time during his voyage </w:t>
      </w:r>
      <w:r w:rsidRPr="00E8342E">
        <w:fldChar w:fldCharType="begin"/>
      </w:r>
      <w:r w:rsidRPr="00E8342E">
        <w:instrText xml:space="preserve"> ADDIN ZOTERO_ITEM CSL_CITATION {"citationID":"18n0bcmch8","properties":{"formattedCitation":"(Nansen, 1911)","plainCitation":"(Nansen, 1911)"},"citationItems":[{"id":7,"uris":["http://zotero.org/users/3217140/items/Q7E5BUI6"],"uri":["http://zotero.org/users/3217140/items/Q7E5BUI6"],"itemData":{"id":7,"type":"book","title":"In Northern Mists: Arctic Exploration in Early Times","publisher":"Frederick A. Stokes company","publisher-place":"New York","volume":"1","number-of-volumes":"2","event-place":"New York","author":[{"family":"Nansen","given":"Fridtjof"}],"translator":[{"family":"Chater, Arthur G.","given":""}],"issued":{"date-parts":[["1911"]]}}}],"schema":"https://github.com/citation-style-language/schema/raw/master/csl-citation.json"} </w:instrText>
      </w:r>
      <w:r w:rsidRPr="00E8342E">
        <w:fldChar w:fldCharType="separate"/>
      </w:r>
      <w:r w:rsidRPr="00E8342E">
        <w:rPr>
          <w:rFonts w:ascii="Calibri" w:hAnsi="Calibri"/>
        </w:rPr>
        <w:t>(Nansen, 1911)</w:t>
      </w:r>
      <w:r w:rsidRPr="00E8342E">
        <w:fldChar w:fldCharType="end"/>
      </w:r>
      <w:r w:rsidRPr="00E8342E">
        <w:t>.</w:t>
      </w:r>
    </w:p>
    <w:p w14:paraId="0E31A740" w14:textId="77777777" w:rsidR="00AB3823" w:rsidRPr="00E8342E" w:rsidRDefault="00AB3823" w:rsidP="00AB3823">
      <w:pPr>
        <w:tabs>
          <w:tab w:val="left" w:pos="1350"/>
        </w:tabs>
      </w:pPr>
      <w:r w:rsidRPr="00E8342E">
        <w:t xml:space="preserve"> </w:t>
      </w:r>
      <w:r w:rsidRPr="00E8342E">
        <w:tab/>
      </w:r>
    </w:p>
    <w:p w14:paraId="21E9F607" w14:textId="77777777" w:rsidR="00AB3823" w:rsidRPr="00E8342E" w:rsidRDefault="00AB3823" w:rsidP="00AB3823">
      <w:pPr>
        <w:rPr>
          <w:b/>
        </w:rPr>
      </w:pPr>
      <w:r w:rsidRPr="00E8342E">
        <w:rPr>
          <w:b/>
        </w:rPr>
        <w:t>Sailing along a latitude</w:t>
      </w:r>
    </w:p>
    <w:p w14:paraId="5885D39E" w14:textId="1B72222E" w:rsidR="005142D4" w:rsidRPr="00D03957" w:rsidRDefault="00AB3823" w:rsidP="00AB3823">
      <w:pPr>
        <w:jc w:val="both"/>
      </w:pPr>
      <w:r w:rsidRPr="00E8342E">
        <w:t xml:space="preserve">At these times, the technique of sailing along a parallel (of the equator) or latitude was </w:t>
      </w:r>
      <w:r>
        <w:t>based on</w:t>
      </w:r>
      <w:r w:rsidRPr="00E8342E">
        <w:t xml:space="preserve"> observing circumpolar stars. The concept of latitudes in the sense of angular distances from the equator was probably not known. However, it was soon realised that when looking at the night sky, some stars within a certain radius around the celestial poles never set; </w:t>
      </w:r>
      <w:r>
        <w:t xml:space="preserve">these </w:t>
      </w:r>
      <w:r w:rsidRPr="00E8342E">
        <w:t>are circumpolar</w:t>
      </w:r>
      <w:r>
        <w:t xml:space="preserve"> stars</w:t>
      </w:r>
      <w:r w:rsidRPr="00E8342E">
        <w:t>. When sailing north or south, sailors observe that the celestial pole changes, too, and with it</w:t>
      </w:r>
      <w:r>
        <w:t>,</w:t>
      </w:r>
      <w:r w:rsidRPr="00E8342E">
        <w:t xml:space="preserve"> the circumpolar radius. Therefore, whenever navigators see the same star culminating</w:t>
      </w:r>
      <w:r>
        <w:t>, i.e.</w:t>
      </w:r>
      <w:r w:rsidRPr="00E8342E">
        <w:t xml:space="preserve"> transiting the meridian</w:t>
      </w:r>
      <w:r>
        <w:t>,</w:t>
      </w:r>
      <w:r w:rsidRPr="00E8342E">
        <w:t xml:space="preserve"> at the same elevation, they stay on the </w:t>
      </w:r>
      <w:r>
        <w:t>‘</w:t>
      </w:r>
      <w:r w:rsidRPr="00E8342E">
        <w:t>latitude</w:t>
      </w:r>
      <w:r>
        <w:t>’</w:t>
      </w:r>
      <w:r w:rsidRPr="00E8342E">
        <w:t xml:space="preserve">.  For them, it was sufficient to realise the connection between the elevation of stars and their course. Navigators had navigational documents that listed seaports together with the elevation of known stars. </w:t>
      </w:r>
      <w:r>
        <w:t>I</w:t>
      </w:r>
      <w:r w:rsidRPr="00E8342E">
        <w:t>n order to reach the port, they simply sailed north or south until they reached the corresponding latitude and then continued west or east</w:t>
      </w:r>
      <w:r w:rsidR="005142D4" w:rsidRPr="00D03957">
        <w:t>.</w:t>
      </w:r>
    </w:p>
    <w:p w14:paraId="0A2FCE50" w14:textId="04960991" w:rsidR="001126F9" w:rsidRPr="00E8342E" w:rsidRDefault="001126F9" w:rsidP="001126F9">
      <w:pPr>
        <w:rPr>
          <w:b/>
        </w:rPr>
      </w:pPr>
      <w:r w:rsidRPr="00E8342E">
        <w:rPr>
          <w:b/>
        </w:rPr>
        <w:t xml:space="preserve">The </w:t>
      </w:r>
      <w:r>
        <w:rPr>
          <w:b/>
        </w:rPr>
        <w:t>k</w:t>
      </w:r>
      <w:r w:rsidRPr="00E8342E">
        <w:rPr>
          <w:b/>
        </w:rPr>
        <w:t>amal</w:t>
      </w:r>
    </w:p>
    <w:p w14:paraId="21DC4231" w14:textId="2AFE3273" w:rsidR="008A0784" w:rsidRPr="00D03957" w:rsidRDefault="001126F9" w:rsidP="001126F9">
      <w:pPr>
        <w:jc w:val="both"/>
      </w:pPr>
      <w:r w:rsidRPr="00E8342E">
        <w:t>The kamal is a navigational tool invented by Arabian sailors in the 9</w:t>
      </w:r>
      <w:r w:rsidRPr="00E8342E">
        <w:rPr>
          <w:vertAlign w:val="superscript"/>
        </w:rPr>
        <w:t>th</w:t>
      </w:r>
      <w:r w:rsidRPr="00E8342E">
        <w:t xml:space="preserve"> </w:t>
      </w:r>
      <w:r>
        <w:t>century CE</w:t>
      </w:r>
      <w:r w:rsidRPr="00E8342E">
        <w:t xml:space="preserve"> </w:t>
      </w:r>
      <w:r w:rsidRPr="00E8342E">
        <w:fldChar w:fldCharType="begin"/>
      </w:r>
      <w:r w:rsidRPr="00E8342E">
        <w:instrText xml:space="preserve"> ADDIN ZOTERO_ITEM CSL_CITATION {"citationID":"1vqva583ka","properties":{"formattedCitation":"(McGrail, 2001)","plainCitation":"(McGrail, 2001)"},"citationItems":[{"id":28,"uris":["http://zotero.org/users/3217140/items/TTS63JG6"],"uri":["http://zotero.org/users/3217140/items/TTS63JG6"],"itemData":{"id":28,"type":"book","title":"Boats of the World: From the Stone Age to Medieval Times","publisher":"Oxford University Press","publisher-place":"Oxford, UK","event-place":"Oxford, UK","ISBN":"978-0-19-927186-3","language":"English","author":[{"family":"McGrail","given":"Seán"}],"issued":{"date-parts":[["2001"]]}}}],"schema":"https://github.com/citation-style-language/schema/raw/master/csl-citation.json"} </w:instrText>
      </w:r>
      <w:r w:rsidRPr="00E8342E">
        <w:fldChar w:fldCharType="separate"/>
      </w:r>
      <w:r w:rsidRPr="00E8342E">
        <w:rPr>
          <w:rFonts w:ascii="Calibri" w:hAnsi="Calibri"/>
        </w:rPr>
        <w:t>(McGrail, 2001)</w:t>
      </w:r>
      <w:r w:rsidRPr="00E8342E">
        <w:fldChar w:fldCharType="end"/>
      </w:r>
      <w:r w:rsidRPr="00E8342E">
        <w:t xml:space="preserve">. Its purpose is to measure stellar elevations without the notion of angles. If you stretch out your arm, one finger subtends an angle. This method appears to have been the earliest technique to determine the elevation of stars. In the Arabian world, this </w:t>
      </w:r>
      <w:r>
        <w:t>‘</w:t>
      </w:r>
      <w:r w:rsidRPr="00E8342E">
        <w:t>height</w:t>
      </w:r>
      <w:r>
        <w:t>’</w:t>
      </w:r>
      <w:r w:rsidRPr="00E8342E">
        <w:t xml:space="preserve"> is called </w:t>
      </w:r>
      <w:r w:rsidRPr="00E8342E">
        <w:rPr>
          <w:i/>
        </w:rPr>
        <w:t>isba</w:t>
      </w:r>
      <w:r w:rsidRPr="00E8342E">
        <w:t xml:space="preserve"> (</w:t>
      </w:r>
      <w:r w:rsidRPr="00E8342E">
        <w:rPr>
          <w:rFonts w:ascii="Arial" w:hAnsi="Arial" w:cs="Arial"/>
        </w:rPr>
        <w:t>إصبع</w:t>
      </w:r>
      <w:r w:rsidRPr="00E8342E">
        <w:t>)</w:t>
      </w:r>
      <w:r>
        <w:t>,</w:t>
      </w:r>
      <w:r w:rsidRPr="00E8342E">
        <w:t xml:space="preserve"> which simply means </w:t>
      </w:r>
      <w:r w:rsidRPr="00E8342E">
        <w:rPr>
          <w:i/>
        </w:rPr>
        <w:t>finger</w:t>
      </w:r>
      <w:r w:rsidRPr="00E8342E">
        <w:t>. The corresponding angle is 1°36‘</w:t>
      </w:r>
      <w:r w:rsidR="008A0784" w:rsidRPr="00D03957">
        <w:t>.</w:t>
      </w:r>
    </w:p>
    <w:p w14:paraId="19E41491" w14:textId="77777777" w:rsidR="00F22108" w:rsidRPr="00D03957" w:rsidRDefault="00F22108" w:rsidP="00F22108">
      <w:pPr>
        <w:keepNext/>
        <w:spacing w:after="0"/>
        <w:jc w:val="center"/>
      </w:pPr>
      <w:r w:rsidRPr="00D03957">
        <w:rPr>
          <w:noProof/>
          <w:lang w:val="de-DE" w:eastAsia="de-DE"/>
        </w:rPr>
        <w:lastRenderedPageBreak/>
        <w:drawing>
          <wp:inline distT="0" distB="0" distL="0" distR="0" wp14:anchorId="7C192355" wp14:editId="6B6D5F40">
            <wp:extent cx="2700000" cy="2025149"/>
            <wp:effectExtent l="0" t="0" r="5715" b="0"/>
            <wp:docPr id="3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le_Wooden_Kamal_(Navigation).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00000" cy="2025149"/>
                    </a:xfrm>
                    <a:prstGeom prst="rect">
                      <a:avLst/>
                    </a:prstGeom>
                  </pic:spPr>
                </pic:pic>
              </a:graphicData>
            </a:graphic>
          </wp:inline>
        </w:drawing>
      </w:r>
    </w:p>
    <w:p w14:paraId="5DF5AC15" w14:textId="2536D304" w:rsidR="00F22108" w:rsidRPr="00D03957" w:rsidRDefault="00F22108" w:rsidP="00F22108">
      <w:pPr>
        <w:pStyle w:val="Caption"/>
        <w:jc w:val="both"/>
      </w:pPr>
      <w:r w:rsidRPr="00D03957">
        <w:t xml:space="preserve">Figure </w:t>
      </w:r>
      <w:r w:rsidRPr="00D03957">
        <w:fldChar w:fldCharType="begin"/>
      </w:r>
      <w:r w:rsidRPr="00D03957">
        <w:instrText xml:space="preserve"> SEQ Figure \* ARABIC </w:instrText>
      </w:r>
      <w:r w:rsidRPr="00D03957">
        <w:fldChar w:fldCharType="separate"/>
      </w:r>
      <w:r w:rsidR="0012041F">
        <w:rPr>
          <w:noProof/>
        </w:rPr>
        <w:t>6</w:t>
      </w:r>
      <w:r w:rsidRPr="00D03957">
        <w:fldChar w:fldCharType="end"/>
      </w:r>
      <w:r w:rsidRPr="00D03957">
        <w:t xml:space="preserve">: A simple wooden kamal. It consists of a surveying board and a cord with a line of knots (Credit: Bordwall </w:t>
      </w:r>
      <w:hyperlink r:id="rId25" w:history="1">
        <w:r w:rsidRPr="00D03957">
          <w:rPr>
            <w:rStyle w:val="Hyperlink"/>
          </w:rPr>
          <w:t>https://commons.wikimedia.org/wiki/File:Simple_Wooden_Kamal_(Navigation).jpg</w:t>
        </w:r>
      </w:hyperlink>
      <w:r w:rsidRPr="00D03957">
        <w:t xml:space="preserve">, </w:t>
      </w:r>
      <w:r w:rsidR="00F356C1">
        <w:t>’</w:t>
      </w:r>
      <w:r w:rsidRPr="00D03957">
        <w:t>Simple Wooden Kamal (Navigation)</w:t>
      </w:r>
      <w:r w:rsidR="00F356C1">
        <w:t>’</w:t>
      </w:r>
      <w:r w:rsidRPr="00D03957">
        <w:t xml:space="preserve">, </w:t>
      </w:r>
      <w:hyperlink r:id="rId26" w:history="1">
        <w:r w:rsidRPr="00D03957">
          <w:rPr>
            <w:rStyle w:val="Hyperlink"/>
          </w:rPr>
          <w:t>https://creativecommons.org/licenses/by-sa/3.0/legalcode</w:t>
        </w:r>
      </w:hyperlink>
      <w:r w:rsidRPr="00D03957">
        <w:t>).</w:t>
      </w:r>
    </w:p>
    <w:p w14:paraId="34D77E51" w14:textId="4349F654" w:rsidR="005142D4" w:rsidRPr="00D03957" w:rsidRDefault="005142D4" w:rsidP="005142D4">
      <w:pPr>
        <w:jc w:val="both"/>
      </w:pPr>
      <w:r w:rsidRPr="00D03957">
        <w:t xml:space="preserve">This method was standardised by using a wooden plate, originally sized roughly 5 cm </w:t>
      </w:r>
      <w:r w:rsidR="00F11612">
        <w:t>×</w:t>
      </w:r>
      <w:r w:rsidRPr="00D03957">
        <w:t xml:space="preserve"> 2.5 cm, with a cord attached to its centre. When held at various distances</w:t>
      </w:r>
      <w:r w:rsidR="0075140A">
        <w:t xml:space="preserve"> from the face</w:t>
      </w:r>
      <w:r w:rsidRPr="00D03957">
        <w:t>, the kamal subtends different angles between the horizon and the stars (</w:t>
      </w:r>
      <w:r w:rsidRPr="00D03957">
        <w:fldChar w:fldCharType="begin"/>
      </w:r>
      <w:r w:rsidRPr="00D03957">
        <w:instrText xml:space="preserve"> REF _Ref455062282 \h  \* MERGEFORMAT </w:instrText>
      </w:r>
      <w:r w:rsidRPr="00D03957">
        <w:fldChar w:fldCharType="separate"/>
      </w:r>
      <w:r w:rsidR="0012041F" w:rsidRPr="00D03957">
        <w:t xml:space="preserve">Figure </w:t>
      </w:r>
      <w:r w:rsidR="0012041F">
        <w:t>7</w:t>
      </w:r>
      <w:r w:rsidRPr="00D03957">
        <w:fldChar w:fldCharType="end"/>
      </w:r>
      <w:r w:rsidRPr="00D03957">
        <w:t>). Knots located at different positions along the cord denote the elevations of stars and, consequently, the latitude of various ports.</w:t>
      </w:r>
    </w:p>
    <w:p w14:paraId="4A15B75A" w14:textId="77777777" w:rsidR="005142D4" w:rsidRPr="00D03957" w:rsidRDefault="005142D4" w:rsidP="005142D4">
      <w:pPr>
        <w:keepNext/>
        <w:jc w:val="center"/>
      </w:pPr>
      <w:r w:rsidRPr="00D03957">
        <w:rPr>
          <w:b/>
          <w:noProof/>
          <w:lang w:val="de-DE" w:eastAsia="de-DE"/>
        </w:rPr>
        <mc:AlternateContent>
          <mc:Choice Requires="wpg">
            <w:drawing>
              <wp:inline distT="0" distB="0" distL="0" distR="0" wp14:anchorId="5DEBFF54" wp14:editId="41AF14B4">
                <wp:extent cx="5410800" cy="1800000"/>
                <wp:effectExtent l="0" t="0" r="0" b="0"/>
                <wp:docPr id="33" name="Group 17"/>
                <wp:cNvGraphicFramePr/>
                <a:graphic xmlns:a="http://schemas.openxmlformats.org/drawingml/2006/main">
                  <a:graphicData uri="http://schemas.microsoft.com/office/word/2010/wordprocessingGroup">
                    <wpg:wgp>
                      <wpg:cNvGrpSpPr/>
                      <wpg:grpSpPr>
                        <a:xfrm>
                          <a:off x="0" y="0"/>
                          <a:ext cx="5410800" cy="1800000"/>
                          <a:chOff x="0" y="0"/>
                          <a:chExt cx="5410200" cy="1800225"/>
                        </a:xfrm>
                      </wpg:grpSpPr>
                      <pic:pic xmlns:pic="http://schemas.openxmlformats.org/drawingml/2006/picture">
                        <pic:nvPicPr>
                          <pic:cNvPr id="34" name="Picture 15"/>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47950" cy="1800225"/>
                          </a:xfrm>
                          <a:prstGeom prst="rect">
                            <a:avLst/>
                          </a:prstGeom>
                        </pic:spPr>
                      </pic:pic>
                      <pic:pic xmlns:pic="http://schemas.openxmlformats.org/drawingml/2006/picture">
                        <pic:nvPicPr>
                          <pic:cNvPr id="35" name="Picture 16"/>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2762250" y="0"/>
                            <a:ext cx="2647950" cy="1800225"/>
                          </a:xfrm>
                          <a:prstGeom prst="rect">
                            <a:avLst/>
                          </a:prstGeom>
                        </pic:spPr>
                      </pic:pic>
                    </wpg:wgp>
                  </a:graphicData>
                </a:graphic>
              </wp:inline>
            </w:drawing>
          </mc:Choice>
          <mc:Fallback>
            <w:pict>
              <v:group w14:anchorId="433A70D9" id="Group 17" o:spid="_x0000_s1026" style="width:426.05pt;height:141.75pt;mso-position-horizontal-relative:char;mso-position-vertical-relative:line" coordsize="54102,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">
                <v:shape id="Picture 15" o:spid="_x0000_s1027" type="#_x0000_t75" style="position:absolute;width:26479;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">
                  <v:imagedata r:id="rId29" o:title=""/>
                </v:shape>
                <v:shape id="Picture 16" o:spid="_x0000_s1028" type="#_x0000_t75" style="position:absolute;left:27622;width:26480;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">
                  <v:imagedata r:id="rId30" o:title=""/>
                </v:shape>
                <w10:anchorlock/>
              </v:group>
            </w:pict>
          </mc:Fallback>
        </mc:AlternateContent>
      </w:r>
    </w:p>
    <w:p w14:paraId="3E27CDF0" w14:textId="077BBF00" w:rsidR="005142D4" w:rsidRPr="00D03957" w:rsidRDefault="005142D4" w:rsidP="005142D4">
      <w:pPr>
        <w:pStyle w:val="Caption"/>
        <w:jc w:val="both"/>
      </w:pPr>
      <w:bookmarkStart w:id="6" w:name="_Ref455062282"/>
      <w:r w:rsidRPr="00D03957">
        <w:t xml:space="preserve">Figure </w:t>
      </w:r>
      <w:r w:rsidRPr="00D03957">
        <w:fldChar w:fldCharType="begin"/>
      </w:r>
      <w:r w:rsidRPr="00D03957">
        <w:instrText xml:space="preserve"> SEQ Figure \* ARABIC </w:instrText>
      </w:r>
      <w:r w:rsidRPr="00D03957">
        <w:fldChar w:fldCharType="separate"/>
      </w:r>
      <w:r w:rsidR="0012041F">
        <w:rPr>
          <w:noProof/>
        </w:rPr>
        <w:t>7</w:t>
      </w:r>
      <w:r w:rsidRPr="00D03957">
        <w:fldChar w:fldCharType="end"/>
      </w:r>
      <w:bookmarkEnd w:id="6"/>
      <w:r w:rsidRPr="00D03957">
        <w:t xml:space="preserve">: Illustration of how the kamal </w:t>
      </w:r>
      <w:r w:rsidR="001D39B6">
        <w:t>is</w:t>
      </w:r>
      <w:r w:rsidRPr="00D03957">
        <w:t xml:space="preserve"> used to measure the elevation of a star, in this case Polaris. The lower edge </w:t>
      </w:r>
      <w:r w:rsidR="001D39B6">
        <w:t>is</w:t>
      </w:r>
      <w:r w:rsidRPr="00D03957">
        <w:t xml:space="preserve"> aligned with the horizon. Then, the distance between the eyes and the kamal </w:t>
      </w:r>
      <w:r w:rsidR="001D39B6">
        <w:t>is</w:t>
      </w:r>
      <w:r w:rsidRPr="00D03957">
        <w:t xml:space="preserve"> modif</w:t>
      </w:r>
      <w:r w:rsidR="001D39B6">
        <w:t>ied until the upper edge touches</w:t>
      </w:r>
      <w:r w:rsidRPr="00D03957">
        <w:t xml:space="preserve"> the star. The distance </w:t>
      </w:r>
      <w:r w:rsidR="001D39B6">
        <w:t>is</w:t>
      </w:r>
      <w:r w:rsidRPr="00D03957">
        <w:t xml:space="preserve"> set by knots tied into the cord that </w:t>
      </w:r>
      <w:r w:rsidR="001D39B6">
        <w:t>is</w:t>
      </w:r>
      <w:r w:rsidRPr="00D03957">
        <w:t xml:space="preserve"> held between the mouth and the kamal. The knots indicate</w:t>
      </w:r>
      <w:r w:rsidR="00F11612">
        <w:t xml:space="preserve"> the</w:t>
      </w:r>
      <w:r w:rsidRPr="00D03957">
        <w:t xml:space="preserve"> elevations of </w:t>
      </w:r>
      <w:r w:rsidR="00067C7D">
        <w:t xml:space="preserve">the </w:t>
      </w:r>
      <w:r w:rsidRPr="00D03957">
        <w:t xml:space="preserve">stars (Credit: M. Nielbock, </w:t>
      </w:r>
      <w:hyperlink r:id="rId31" w:history="1">
        <w:r w:rsidRPr="00D03957">
          <w:rPr>
            <w:rStyle w:val="Hyperlink"/>
          </w:rPr>
          <w:t>https://commons.wikimedia.org/wiki/File:Kamal_Polaris.png</w:t>
        </w:r>
      </w:hyperlink>
      <w:r w:rsidRPr="00D03957">
        <w:t xml:space="preserve">, </w:t>
      </w:r>
      <w:hyperlink r:id="rId32" w:history="1">
        <w:r w:rsidRPr="00D03957">
          <w:rPr>
            <w:rStyle w:val="Hyperlink"/>
          </w:rPr>
          <w:t>https://commons.wikimedia.org/wiki/File:Kamal_Polaris_Side.png</w:t>
        </w:r>
      </w:hyperlink>
      <w:r w:rsidRPr="00D03957">
        <w:t xml:space="preserve">, </w:t>
      </w:r>
      <w:hyperlink r:id="rId33" w:history="1">
        <w:r w:rsidRPr="00D03957">
          <w:rPr>
            <w:rStyle w:val="Hyperlink"/>
          </w:rPr>
          <w:t>https://creativecommons.org/licenses/by/4.0/legalcode</w:t>
        </w:r>
      </w:hyperlink>
      <w:r w:rsidRPr="00D03957">
        <w:t>).</w:t>
      </w:r>
    </w:p>
    <w:p w14:paraId="18144CA7" w14:textId="77777777" w:rsidR="00643D88" w:rsidRPr="00D03957" w:rsidRDefault="00643D88">
      <w:pPr>
        <w:rPr>
          <w:sz w:val="18"/>
          <w:szCs w:val="18"/>
        </w:rPr>
      </w:pPr>
    </w:p>
    <w:p w14:paraId="5DCD5BB0" w14:textId="77777777" w:rsidR="00643D88" w:rsidRPr="00D03957" w:rsidRDefault="00643D88">
      <w:pPr>
        <w:rPr>
          <w:sz w:val="18"/>
          <w:szCs w:val="18"/>
        </w:rPr>
      </w:pPr>
    </w:p>
    <w:p w14:paraId="2A43518B" w14:textId="77777777" w:rsidR="0085108E" w:rsidRPr="00D03957" w:rsidRDefault="0085108E">
      <w:pPr>
        <w:rPr>
          <w:sz w:val="18"/>
          <w:szCs w:val="18"/>
        </w:rPr>
      </w:pPr>
      <w:r w:rsidRPr="00D03957">
        <w:rPr>
          <w:sz w:val="18"/>
          <w:szCs w:val="18"/>
        </w:rPr>
        <w:br w:type="page"/>
      </w:r>
    </w:p>
    <w:p w14:paraId="739C1CD5" w14:textId="77777777" w:rsidR="002A3AE6" w:rsidRPr="00D03957" w:rsidRDefault="002A3AE6" w:rsidP="009C1F72">
      <w:pPr>
        <w:spacing w:line="240" w:lineRule="auto"/>
        <w:rPr>
          <w:sz w:val="18"/>
          <w:szCs w:val="18"/>
        </w:rPr>
        <w:sectPr w:rsidR="002A3AE6" w:rsidRPr="00D03957" w:rsidSect="002A3AE6">
          <w:headerReference w:type="even" r:id="rId34"/>
          <w:headerReference w:type="default" r:id="rId35"/>
          <w:footerReference w:type="even" r:id="rId36"/>
          <w:footerReference w:type="default" r:id="rId37"/>
          <w:pgSz w:w="11906" w:h="16838"/>
          <w:pgMar w:top="1418" w:right="1418" w:bottom="1418" w:left="1418" w:header="709" w:footer="709" w:gutter="0"/>
          <w:cols w:space="708"/>
          <w:docGrid w:linePitch="360"/>
        </w:sectPr>
      </w:pPr>
    </w:p>
    <w:p w14:paraId="470B0154" w14:textId="3E81ED59" w:rsidR="005F153E" w:rsidRPr="00D03957" w:rsidRDefault="009B0186">
      <w:pPr>
        <w:rPr>
          <w:b/>
          <w:sz w:val="28"/>
          <w:szCs w:val="28"/>
        </w:rPr>
      </w:pPr>
      <w:r>
        <w:rPr>
          <w:b/>
          <w:sz w:val="28"/>
          <w:szCs w:val="28"/>
        </w:rPr>
        <w:lastRenderedPageBreak/>
        <w:t>Instructions for b</w:t>
      </w:r>
      <w:r w:rsidR="005F153E" w:rsidRPr="00D03957">
        <w:rPr>
          <w:b/>
          <w:sz w:val="28"/>
          <w:szCs w:val="28"/>
        </w:rPr>
        <w:t>uilding the amal</w:t>
      </w:r>
    </w:p>
    <w:p w14:paraId="0C3EC75D" w14:textId="77777777" w:rsidR="005F153E" w:rsidRPr="00D03957" w:rsidRDefault="005F153E" w:rsidP="005F153E">
      <w:pPr>
        <w:pStyle w:val="NoSpacing"/>
      </w:pPr>
      <w:r w:rsidRPr="00D03957">
        <w:t>Material needed:</w:t>
      </w:r>
    </w:p>
    <w:p w14:paraId="5F72F813" w14:textId="283D3F78" w:rsidR="005F153E" w:rsidRPr="00D03957" w:rsidRDefault="005F153E" w:rsidP="005F153E">
      <w:pPr>
        <w:pStyle w:val="NoSpacing"/>
        <w:numPr>
          <w:ilvl w:val="0"/>
          <w:numId w:val="1"/>
        </w:numPr>
      </w:pPr>
      <w:r w:rsidRPr="00D03957">
        <w:t>one piece of ply wood</w:t>
      </w:r>
      <w:r w:rsidR="008B15BD" w:rsidRPr="00D03957">
        <w:t xml:space="preserve"> (preferred)</w:t>
      </w:r>
      <w:r w:rsidRPr="00D03957">
        <w:t xml:space="preserve"> or very stiff card board (21 cm </w:t>
      </w:r>
      <w:r w:rsidR="009B0186">
        <w:t>×</w:t>
      </w:r>
      <w:r w:rsidRPr="00D03957">
        <w:t xml:space="preserve"> 12 cm </w:t>
      </w:r>
      <w:r w:rsidR="009B0186">
        <w:t>×</w:t>
      </w:r>
      <w:r w:rsidRPr="00D03957">
        <w:t xml:space="preserve"> 4 mm)</w:t>
      </w:r>
    </w:p>
    <w:p w14:paraId="58A3E112" w14:textId="77777777" w:rsidR="005F153E" w:rsidRPr="00D03957" w:rsidRDefault="005F153E" w:rsidP="005F153E">
      <w:pPr>
        <w:pStyle w:val="NoSpacing"/>
        <w:numPr>
          <w:ilvl w:val="0"/>
          <w:numId w:val="1"/>
        </w:numPr>
      </w:pPr>
      <w:r w:rsidRPr="00D03957">
        <w:t>50 cm of cord</w:t>
      </w:r>
    </w:p>
    <w:p w14:paraId="21FE4629" w14:textId="77777777" w:rsidR="005F153E" w:rsidRPr="00D03957" w:rsidRDefault="005F153E" w:rsidP="005F153E">
      <w:pPr>
        <w:pStyle w:val="NoSpacing"/>
        <w:numPr>
          <w:ilvl w:val="0"/>
          <w:numId w:val="1"/>
        </w:numPr>
      </w:pPr>
      <w:r w:rsidRPr="00D03957">
        <w:t>Pencil</w:t>
      </w:r>
    </w:p>
    <w:p w14:paraId="32D64579" w14:textId="77777777" w:rsidR="005F153E" w:rsidRPr="00D03957" w:rsidRDefault="005F153E" w:rsidP="005F153E">
      <w:pPr>
        <w:pStyle w:val="NoSpacing"/>
        <w:numPr>
          <w:ilvl w:val="0"/>
          <w:numId w:val="1"/>
        </w:numPr>
      </w:pPr>
      <w:r w:rsidRPr="00D03957">
        <w:t>Ruler</w:t>
      </w:r>
    </w:p>
    <w:p w14:paraId="6133FDBC" w14:textId="77777777" w:rsidR="005F153E" w:rsidRPr="00D03957" w:rsidRDefault="005F153E" w:rsidP="005F153E">
      <w:pPr>
        <w:pStyle w:val="NoSpacing"/>
        <w:numPr>
          <w:ilvl w:val="0"/>
          <w:numId w:val="1"/>
        </w:numPr>
      </w:pPr>
      <w:r w:rsidRPr="00D03957">
        <w:t>Saw (for the wood) or scissors (for the cardboard), if the board has to be cut to fit the size needed</w:t>
      </w:r>
    </w:p>
    <w:p w14:paraId="2299F9C7" w14:textId="77777777" w:rsidR="005F153E" w:rsidRPr="00D03957" w:rsidRDefault="005F153E" w:rsidP="005F153E">
      <w:pPr>
        <w:pStyle w:val="NoSpacing"/>
        <w:numPr>
          <w:ilvl w:val="0"/>
          <w:numId w:val="1"/>
        </w:numPr>
      </w:pPr>
      <w:r w:rsidRPr="00D03957">
        <w:t>Drill (for the wood) or thick needle (for the cardboard)</w:t>
      </w:r>
    </w:p>
    <w:p w14:paraId="08101107" w14:textId="77777777" w:rsidR="00825BAC" w:rsidRPr="00D03957" w:rsidRDefault="00825BAC" w:rsidP="005F153E">
      <w:pPr>
        <w:pStyle w:val="NoSpacing"/>
      </w:pPr>
    </w:p>
    <w:p w14:paraId="6B69E2D3" w14:textId="77777777" w:rsidR="00825BAC" w:rsidRPr="00D03957" w:rsidRDefault="00825BAC" w:rsidP="00825BAC">
      <w:pPr>
        <w:pStyle w:val="NoSpacing"/>
        <w:keepNext/>
        <w:jc w:val="center"/>
      </w:pPr>
      <w:r w:rsidRPr="00D03957">
        <w:rPr>
          <w:noProof/>
          <w:lang w:val="de-DE" w:eastAsia="de-DE"/>
        </w:rPr>
        <w:drawing>
          <wp:inline distT="0" distB="0" distL="0" distR="0" wp14:anchorId="74BA1966" wp14:editId="226D605B">
            <wp:extent cx="3600000" cy="2060846"/>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mal building template.png"/>
                    <pic:cNvPicPr/>
                  </pic:nvPicPr>
                  <pic:blipFill>
                    <a:blip r:embed="rId38">
                      <a:extLst>
                        <a:ext uri="{28A0092B-C50C-407E-A947-70E740481C1C}">
                          <a14:useLocalDpi xmlns:a14="http://schemas.microsoft.com/office/drawing/2010/main" val="0"/>
                        </a:ext>
                      </a:extLst>
                    </a:blip>
                    <a:stretch>
                      <a:fillRect/>
                    </a:stretch>
                  </pic:blipFill>
                  <pic:spPr>
                    <a:xfrm>
                      <a:off x="0" y="0"/>
                      <a:ext cx="3600000" cy="2060846"/>
                    </a:xfrm>
                    <a:prstGeom prst="rect">
                      <a:avLst/>
                    </a:prstGeom>
                  </pic:spPr>
                </pic:pic>
              </a:graphicData>
            </a:graphic>
          </wp:inline>
        </w:drawing>
      </w:r>
    </w:p>
    <w:p w14:paraId="582FBC13" w14:textId="50B8B6A2" w:rsidR="00825BAC" w:rsidRPr="00D03957" w:rsidRDefault="00825BAC" w:rsidP="00825BAC">
      <w:pPr>
        <w:pStyle w:val="Caption"/>
        <w:jc w:val="both"/>
      </w:pPr>
      <w:bookmarkStart w:id="7" w:name="_Ref455494113"/>
      <w:r w:rsidRPr="00D03957">
        <w:t xml:space="preserve">Figure </w:t>
      </w:r>
      <w:r w:rsidRPr="00D03957">
        <w:fldChar w:fldCharType="begin"/>
      </w:r>
      <w:r w:rsidRPr="00D03957">
        <w:instrText xml:space="preserve"> SEQ Figure \* ARABIC </w:instrText>
      </w:r>
      <w:r w:rsidRPr="00D03957">
        <w:fldChar w:fldCharType="separate"/>
      </w:r>
      <w:r w:rsidR="0012041F">
        <w:rPr>
          <w:noProof/>
        </w:rPr>
        <w:t>8</w:t>
      </w:r>
      <w:r w:rsidRPr="00D03957">
        <w:fldChar w:fldCharType="end"/>
      </w:r>
      <w:bookmarkEnd w:id="7"/>
      <w:r w:rsidRPr="00D03957">
        <w:t xml:space="preserve">: Template of a kamal board. The dimensions are 21 cm </w:t>
      </w:r>
      <w:r w:rsidR="006D3781">
        <w:t>×</w:t>
      </w:r>
      <w:r w:rsidRPr="00D03957">
        <w:t xml:space="preserve"> 12 cm. The dashed lines indicate how to find the middle of the board at their intersection (Credit: M. Nielbock, own work).</w:t>
      </w:r>
    </w:p>
    <w:p w14:paraId="3A4F15D2" w14:textId="54B5EA8C" w:rsidR="00825BAC" w:rsidRPr="00D03957" w:rsidRDefault="00825BAC" w:rsidP="00986449">
      <w:pPr>
        <w:pStyle w:val="NoSpacing"/>
        <w:jc w:val="both"/>
      </w:pPr>
      <w:r w:rsidRPr="00D03957">
        <w:t xml:space="preserve">For each kamal, prepare a thin piece of ply wood (approx. 4 mm) </w:t>
      </w:r>
      <w:r w:rsidR="006D3781">
        <w:t xml:space="preserve">of size </w:t>
      </w:r>
      <w:r w:rsidRPr="00D03957">
        <w:t xml:space="preserve">21 cm </w:t>
      </w:r>
      <w:r w:rsidR="006D3781">
        <w:t>×</w:t>
      </w:r>
      <w:r w:rsidRPr="00D03957">
        <w:t xml:space="preserve"> 12 cm. </w:t>
      </w:r>
      <w:r w:rsidR="00F3157D" w:rsidRPr="00E8342E">
        <w:t xml:space="preserve">If </w:t>
      </w:r>
      <w:r w:rsidR="00F3157D">
        <w:t xml:space="preserve">this </w:t>
      </w:r>
      <w:r w:rsidR="00F3157D" w:rsidRPr="00E8342E">
        <w:t xml:space="preserve">is not available, a piece of very stiff cardboard of equal size </w:t>
      </w:r>
      <w:r w:rsidR="00F3157D">
        <w:t xml:space="preserve">can </w:t>
      </w:r>
      <w:r w:rsidR="00F3157D" w:rsidRPr="00E8342E">
        <w:t xml:space="preserve">also </w:t>
      </w:r>
      <w:r w:rsidR="00F3157D">
        <w:t>be used</w:t>
      </w:r>
      <w:r w:rsidR="00F3157D" w:rsidRPr="00E8342E">
        <w:t xml:space="preserve">. Determine the centre of the board by drawing or scratching two diagonal lines that connect opposite corners. Drill a hole through the centre that is big enough to permit the cord to fit through. It must also be small enough not </w:t>
      </w:r>
      <w:r w:rsidR="00F3157D">
        <w:t xml:space="preserve">to </w:t>
      </w:r>
      <w:r w:rsidR="00F3157D" w:rsidRPr="00E8342E">
        <w:t>let it slide out again after a knot</w:t>
      </w:r>
      <w:r w:rsidR="00F3157D">
        <w:t xml:space="preserve"> is tied</w:t>
      </w:r>
      <w:r w:rsidRPr="00D03957">
        <w:t>.</w:t>
      </w:r>
    </w:p>
    <w:p w14:paraId="0704E8DE" w14:textId="77777777" w:rsidR="00825BAC" w:rsidRPr="00D03957" w:rsidRDefault="00825BAC" w:rsidP="00825BAC">
      <w:pPr>
        <w:pStyle w:val="NoSpacing"/>
      </w:pPr>
    </w:p>
    <w:p w14:paraId="62663C60" w14:textId="77777777" w:rsidR="0042587B" w:rsidRPr="00D03957" w:rsidRDefault="0042587B" w:rsidP="0042587B">
      <w:pPr>
        <w:pStyle w:val="NoSpacing"/>
        <w:keepNext/>
        <w:jc w:val="center"/>
      </w:pPr>
      <w:r w:rsidRPr="00D03957">
        <w:rPr>
          <w:noProof/>
          <w:lang w:val="de-DE" w:eastAsia="de-DE"/>
        </w:rPr>
        <w:drawing>
          <wp:inline distT="0" distB="0" distL="0" distR="0" wp14:anchorId="5916581A" wp14:editId="493EBD81">
            <wp:extent cx="4320000" cy="1784763"/>
            <wp:effectExtent l="0" t="0" r="444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mal building template 2.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320000" cy="1784763"/>
                    </a:xfrm>
                    <a:prstGeom prst="rect">
                      <a:avLst/>
                    </a:prstGeom>
                  </pic:spPr>
                </pic:pic>
              </a:graphicData>
            </a:graphic>
          </wp:inline>
        </w:drawing>
      </w:r>
    </w:p>
    <w:p w14:paraId="072723C4" w14:textId="61F3EBAD" w:rsidR="0042587B" w:rsidRPr="00D03957" w:rsidRDefault="0042587B" w:rsidP="0042587B">
      <w:pPr>
        <w:pStyle w:val="Caption"/>
        <w:jc w:val="center"/>
      </w:pPr>
      <w:r w:rsidRPr="00D03957">
        <w:t xml:space="preserve">Figure </w:t>
      </w:r>
      <w:r w:rsidRPr="00D03957">
        <w:fldChar w:fldCharType="begin"/>
      </w:r>
      <w:r w:rsidRPr="00D03957">
        <w:instrText xml:space="preserve"> SEQ Figure \* ARABIC </w:instrText>
      </w:r>
      <w:r w:rsidRPr="00D03957">
        <w:fldChar w:fldCharType="separate"/>
      </w:r>
      <w:r w:rsidR="0012041F">
        <w:rPr>
          <w:noProof/>
        </w:rPr>
        <w:t>9</w:t>
      </w:r>
      <w:r w:rsidRPr="00D03957">
        <w:fldChar w:fldCharType="end"/>
      </w:r>
      <w:r w:rsidRPr="00D03957">
        <w:t xml:space="preserve">: The kamal after running the cord </w:t>
      </w:r>
      <w:r w:rsidR="001F1055">
        <w:t xml:space="preserve">through </w:t>
      </w:r>
      <w:r w:rsidRPr="00D03957">
        <w:t>the central hole (Credit: M. Nielbock, own work)</w:t>
      </w:r>
    </w:p>
    <w:p w14:paraId="0393D778" w14:textId="65A53E7C" w:rsidR="0042587B" w:rsidRPr="00D03957" w:rsidRDefault="0042587B" w:rsidP="00986449">
      <w:pPr>
        <w:pStyle w:val="NoSpacing"/>
        <w:jc w:val="both"/>
      </w:pPr>
      <w:r w:rsidRPr="00D03957">
        <w:t xml:space="preserve">Tie a knot at one end of the cord and run it </w:t>
      </w:r>
      <w:r w:rsidR="00FD3B89">
        <w:t>through</w:t>
      </w:r>
      <w:r w:rsidR="00FD3B89" w:rsidRPr="00D03957">
        <w:t xml:space="preserve"> </w:t>
      </w:r>
      <w:r w:rsidRPr="00D03957">
        <w:t>the central hole of the board. The knot should block the cord from sliding through the hole.</w:t>
      </w:r>
    </w:p>
    <w:p w14:paraId="59BDD216" w14:textId="77777777" w:rsidR="0042587B" w:rsidRPr="00D03957" w:rsidRDefault="0042587B" w:rsidP="00986449">
      <w:pPr>
        <w:pStyle w:val="NoSpacing"/>
        <w:jc w:val="both"/>
      </w:pPr>
    </w:p>
    <w:p w14:paraId="6231785F" w14:textId="6B942B27" w:rsidR="00825BAC" w:rsidRPr="00D03957" w:rsidRDefault="00825BAC" w:rsidP="00986449">
      <w:pPr>
        <w:pStyle w:val="NoSpacing"/>
        <w:jc w:val="both"/>
      </w:pPr>
      <w:r w:rsidRPr="00D03957">
        <w:t xml:space="preserve">Now add knots at distances from the board as indicated in </w:t>
      </w:r>
      <w:r w:rsidR="00986449">
        <w:fldChar w:fldCharType="begin"/>
      </w:r>
      <w:r w:rsidR="00986449">
        <w:instrText xml:space="preserve"> REF _Ref473714688 \h  \* MERGEFORMAT </w:instrText>
      </w:r>
      <w:r w:rsidR="00986449">
        <w:fldChar w:fldCharType="separate"/>
      </w:r>
      <w:r w:rsidR="0012041F" w:rsidRPr="00D03957">
        <w:t xml:space="preserve">Table </w:t>
      </w:r>
      <w:r w:rsidR="0012041F">
        <w:t>1</w:t>
      </w:r>
      <w:r w:rsidR="00986449">
        <w:fldChar w:fldCharType="end"/>
      </w:r>
      <w:r w:rsidR="0075140A">
        <w:t xml:space="preserve">. </w:t>
      </w:r>
      <w:r w:rsidRPr="00D03957">
        <w:t>Be careful to keep the cord straight.</w:t>
      </w:r>
      <w:r w:rsidR="00AF1C31" w:rsidRPr="00D03957">
        <w:t xml:space="preserve"> Check the correct position of the knots </w:t>
      </w:r>
      <w:r w:rsidR="004237FA">
        <w:t>by using</w:t>
      </w:r>
      <w:r w:rsidR="004237FA" w:rsidRPr="00D03957">
        <w:t xml:space="preserve"> </w:t>
      </w:r>
      <w:r w:rsidR="004237FA">
        <w:t xml:space="preserve">a </w:t>
      </w:r>
      <w:r w:rsidR="00AF1C31" w:rsidRPr="00D03957">
        <w:t>ruler.</w:t>
      </w:r>
    </w:p>
    <w:p w14:paraId="1EE3C14F" w14:textId="77777777" w:rsidR="000B69B2" w:rsidRPr="00D03957" w:rsidRDefault="000B69B2" w:rsidP="00986449">
      <w:pPr>
        <w:pStyle w:val="Caption"/>
        <w:keepNext/>
        <w:spacing w:after="0"/>
        <w:jc w:val="center"/>
      </w:pPr>
      <w:bookmarkStart w:id="8" w:name="_Ref473714688"/>
      <w:r w:rsidRPr="00D03957">
        <w:lastRenderedPageBreak/>
        <w:t xml:space="preserve">Table </w:t>
      </w:r>
      <w:r w:rsidRPr="00D03957">
        <w:fldChar w:fldCharType="begin"/>
      </w:r>
      <w:r w:rsidRPr="00D03957">
        <w:instrText xml:space="preserve"> SEQ Table \* ARABIC </w:instrText>
      </w:r>
      <w:r w:rsidRPr="00D03957">
        <w:fldChar w:fldCharType="separate"/>
      </w:r>
      <w:r w:rsidR="0012041F">
        <w:rPr>
          <w:noProof/>
        </w:rPr>
        <w:t>1</w:t>
      </w:r>
      <w:r w:rsidRPr="00D03957">
        <w:fldChar w:fldCharType="end"/>
      </w:r>
      <w:bookmarkEnd w:id="8"/>
      <w:r w:rsidRPr="00D03957">
        <w:t>: Dimensions and relations between angles and lengths of a kamal.</w:t>
      </w:r>
    </w:p>
    <w:tbl>
      <w:tblPr>
        <w:tblW w:w="0" w:type="auto"/>
        <w:jc w:val="center"/>
        <w:tblCellMar>
          <w:top w:w="15" w:type="dxa"/>
          <w:left w:w="15" w:type="dxa"/>
          <w:bottom w:w="15" w:type="dxa"/>
          <w:right w:w="15" w:type="dxa"/>
        </w:tblCellMar>
        <w:tblLook w:val="04A0" w:firstRow="1" w:lastRow="0" w:firstColumn="1" w:lastColumn="0" w:noHBand="0" w:noVBand="1"/>
      </w:tblPr>
      <w:tblGrid>
        <w:gridCol w:w="1757"/>
        <w:gridCol w:w="2969"/>
        <w:gridCol w:w="2885"/>
      </w:tblGrid>
      <w:tr w:rsidR="00EB35E2" w:rsidRPr="00D03957" w14:paraId="4144D97F" w14:textId="77777777" w:rsidTr="00416D36">
        <w:trPr>
          <w:jc w:val="center"/>
        </w:trPr>
        <w:tc>
          <w:tcPr>
            <w:tcW w:w="0" w:type="auto"/>
            <w:tcBorders>
              <w:top w:val="single" w:sz="6" w:space="0" w:color="000000"/>
              <w:left w:val="single" w:sz="6" w:space="0" w:color="000000"/>
              <w:bottom w:val="single" w:sz="6" w:space="0" w:color="000000"/>
              <w:right w:val="single" w:sz="6" w:space="0" w:color="000000"/>
            </w:tcBorders>
            <w:shd w:val="clear" w:color="auto" w:fill="B7B7B7"/>
            <w:tcMar>
              <w:top w:w="105" w:type="dxa"/>
              <w:left w:w="105" w:type="dxa"/>
              <w:bottom w:w="105" w:type="dxa"/>
              <w:right w:w="105" w:type="dxa"/>
            </w:tcMar>
            <w:hideMark/>
          </w:tcPr>
          <w:p w14:paraId="227BC3A6" w14:textId="77777777" w:rsidR="00EB35E2" w:rsidRPr="00D03957" w:rsidRDefault="00EB35E2" w:rsidP="00416D36">
            <w:pPr>
              <w:spacing w:after="0" w:line="0" w:lineRule="atLeast"/>
              <w:jc w:val="center"/>
              <w:rPr>
                <w:rFonts w:cs="Arial"/>
                <w:b/>
                <w:bCs/>
                <w:color w:val="000000"/>
                <w:lang w:eastAsia="de-DE"/>
              </w:rPr>
            </w:pPr>
            <w:r w:rsidRPr="00D03957">
              <w:rPr>
                <w:rFonts w:cs="Arial"/>
                <w:b/>
                <w:bCs/>
                <w:color w:val="000000"/>
                <w:lang w:eastAsia="de-DE"/>
              </w:rPr>
              <w:t>Angle subtended</w:t>
            </w:r>
          </w:p>
          <w:p w14:paraId="010D89E1" w14:textId="77777777" w:rsidR="00EB35E2" w:rsidRPr="00D03957" w:rsidRDefault="00EB35E2" w:rsidP="00416D36">
            <w:pPr>
              <w:spacing w:after="0" w:line="0" w:lineRule="atLeast"/>
              <w:jc w:val="center"/>
              <w:rPr>
                <w:lang w:eastAsia="de-DE"/>
              </w:rPr>
            </w:pPr>
            <w:r w:rsidRPr="00D03957">
              <w:rPr>
                <w:rFonts w:cs="Arial"/>
                <w:b/>
                <w:bCs/>
                <w:color w:val="000000"/>
                <w:lang w:eastAsia="de-DE"/>
              </w:rPr>
              <w:t xml:space="preserve"> (°)</w:t>
            </w:r>
          </w:p>
        </w:tc>
        <w:tc>
          <w:tcPr>
            <w:tcW w:w="0" w:type="auto"/>
            <w:tcBorders>
              <w:top w:val="single" w:sz="6" w:space="0" w:color="000000"/>
              <w:left w:val="single" w:sz="6" w:space="0" w:color="000000"/>
              <w:bottom w:val="single" w:sz="6" w:space="0" w:color="000000"/>
              <w:right w:val="single" w:sz="6" w:space="0" w:color="000000"/>
            </w:tcBorders>
            <w:shd w:val="clear" w:color="auto" w:fill="B7B7B7"/>
            <w:tcMar>
              <w:top w:w="105" w:type="dxa"/>
              <w:left w:w="105" w:type="dxa"/>
              <w:bottom w:w="105" w:type="dxa"/>
              <w:right w:w="105" w:type="dxa"/>
            </w:tcMar>
            <w:hideMark/>
          </w:tcPr>
          <w:p w14:paraId="7F6F36A8" w14:textId="77777777" w:rsidR="00EB35E2" w:rsidRPr="00D03957" w:rsidRDefault="00EB35E2" w:rsidP="00416D36">
            <w:pPr>
              <w:spacing w:after="0" w:line="0" w:lineRule="atLeast"/>
              <w:jc w:val="center"/>
              <w:rPr>
                <w:rFonts w:cs="Arial"/>
                <w:b/>
                <w:bCs/>
                <w:color w:val="000000"/>
                <w:lang w:eastAsia="de-DE"/>
              </w:rPr>
            </w:pPr>
            <w:r w:rsidRPr="00D03957">
              <w:rPr>
                <w:rFonts w:cs="Arial"/>
                <w:b/>
                <w:bCs/>
                <w:color w:val="000000"/>
                <w:lang w:eastAsia="de-DE"/>
              </w:rPr>
              <w:t xml:space="preserve">Cord length </w:t>
            </w:r>
            <w:r w:rsidR="00AF1C31" w:rsidRPr="00D03957">
              <w:rPr>
                <w:rFonts w:cs="Arial"/>
                <w:b/>
                <w:bCs/>
                <w:color w:val="000000"/>
                <w:lang w:eastAsia="de-DE"/>
              </w:rPr>
              <w:t>with</w:t>
            </w:r>
            <w:r w:rsidRPr="00D03957">
              <w:rPr>
                <w:rFonts w:cs="Arial"/>
                <w:b/>
                <w:bCs/>
                <w:color w:val="000000"/>
                <w:lang w:eastAsia="de-DE"/>
              </w:rPr>
              <w:t xml:space="preserve"> short side up</w:t>
            </w:r>
          </w:p>
          <w:p w14:paraId="6890B488" w14:textId="77777777" w:rsidR="00EB35E2" w:rsidRPr="00D03957" w:rsidRDefault="00EB35E2" w:rsidP="00416D36">
            <w:pPr>
              <w:spacing w:after="0" w:line="0" w:lineRule="atLeast"/>
              <w:jc w:val="center"/>
              <w:rPr>
                <w:lang w:eastAsia="de-DE"/>
              </w:rPr>
            </w:pPr>
            <w:r w:rsidRPr="00D03957">
              <w:rPr>
                <w:rFonts w:cs="Arial"/>
                <w:b/>
                <w:bCs/>
                <w:color w:val="000000"/>
                <w:lang w:eastAsia="de-DE"/>
              </w:rPr>
              <w:t>(cm)</w:t>
            </w:r>
          </w:p>
        </w:tc>
        <w:tc>
          <w:tcPr>
            <w:tcW w:w="0" w:type="auto"/>
            <w:tcBorders>
              <w:top w:val="single" w:sz="6" w:space="0" w:color="000000"/>
              <w:left w:val="single" w:sz="6" w:space="0" w:color="000000"/>
              <w:bottom w:val="single" w:sz="6" w:space="0" w:color="000000"/>
              <w:right w:val="single" w:sz="6" w:space="0" w:color="000000"/>
            </w:tcBorders>
            <w:shd w:val="clear" w:color="auto" w:fill="B7B7B7"/>
            <w:tcMar>
              <w:top w:w="105" w:type="dxa"/>
              <w:left w:w="105" w:type="dxa"/>
              <w:bottom w:w="105" w:type="dxa"/>
              <w:right w:w="105" w:type="dxa"/>
            </w:tcMar>
            <w:hideMark/>
          </w:tcPr>
          <w:p w14:paraId="126AA132" w14:textId="77777777" w:rsidR="00EB35E2" w:rsidRPr="00D03957" w:rsidRDefault="00EB35E2" w:rsidP="00416D36">
            <w:pPr>
              <w:spacing w:after="0" w:line="0" w:lineRule="atLeast"/>
              <w:jc w:val="center"/>
              <w:rPr>
                <w:rFonts w:cs="Arial"/>
                <w:b/>
                <w:bCs/>
                <w:color w:val="000000"/>
                <w:lang w:eastAsia="de-DE"/>
              </w:rPr>
            </w:pPr>
            <w:r w:rsidRPr="00D03957">
              <w:rPr>
                <w:rFonts w:cs="Arial"/>
                <w:b/>
                <w:bCs/>
                <w:color w:val="000000"/>
                <w:lang w:eastAsia="de-DE"/>
              </w:rPr>
              <w:t xml:space="preserve">Cord length </w:t>
            </w:r>
            <w:r w:rsidR="00AF1C31" w:rsidRPr="00D03957">
              <w:rPr>
                <w:rFonts w:cs="Arial"/>
                <w:b/>
                <w:bCs/>
                <w:color w:val="000000"/>
                <w:lang w:eastAsia="de-DE"/>
              </w:rPr>
              <w:t>with</w:t>
            </w:r>
            <w:r w:rsidRPr="00D03957">
              <w:rPr>
                <w:rFonts w:cs="Arial"/>
                <w:b/>
                <w:bCs/>
                <w:color w:val="000000"/>
                <w:lang w:eastAsia="de-DE"/>
              </w:rPr>
              <w:t xml:space="preserve"> long side up </w:t>
            </w:r>
          </w:p>
          <w:p w14:paraId="1FB6C233" w14:textId="77777777" w:rsidR="00EB35E2" w:rsidRPr="00D03957" w:rsidRDefault="00EB35E2" w:rsidP="00416D36">
            <w:pPr>
              <w:spacing w:after="0" w:line="0" w:lineRule="atLeast"/>
              <w:jc w:val="center"/>
              <w:rPr>
                <w:lang w:eastAsia="de-DE"/>
              </w:rPr>
            </w:pPr>
            <w:r w:rsidRPr="00D03957">
              <w:rPr>
                <w:rFonts w:cs="Arial"/>
                <w:b/>
                <w:bCs/>
                <w:color w:val="000000"/>
                <w:lang w:eastAsia="de-DE"/>
              </w:rPr>
              <w:t>(cm)</w:t>
            </w:r>
          </w:p>
        </w:tc>
      </w:tr>
      <w:tr w:rsidR="00EB35E2" w:rsidRPr="00D03957" w14:paraId="0976496B" w14:textId="77777777" w:rsidTr="00416D36">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58B51B" w14:textId="77777777" w:rsidR="00EB35E2" w:rsidRPr="00D03957" w:rsidRDefault="00EB35E2" w:rsidP="00416D36">
            <w:pPr>
              <w:spacing w:after="0" w:line="0" w:lineRule="atLeast"/>
              <w:jc w:val="center"/>
              <w:rPr>
                <w:lang w:eastAsia="de-DE"/>
              </w:rPr>
            </w:pPr>
            <w:r w:rsidRPr="00D03957">
              <w:rPr>
                <w:rFonts w:cs="Arial"/>
                <w:color w:val="000000"/>
                <w:lang w:eastAsia="de-DE"/>
              </w:rPr>
              <w:t>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2889BA" w14:textId="77777777" w:rsidR="00EB35E2" w:rsidRPr="00D03957" w:rsidRDefault="00EB35E2" w:rsidP="00416D36">
            <w:pPr>
              <w:spacing w:after="0" w:line="0" w:lineRule="atLeast"/>
              <w:jc w:val="center"/>
              <w:rPr>
                <w:lang w:eastAsia="de-DE"/>
              </w:rPr>
            </w:pPr>
            <w:r w:rsidRPr="00D03957">
              <w:rPr>
                <w:rFonts w:cs="Arial"/>
                <w:color w:val="000000"/>
                <w:lang w:eastAsia="de-DE"/>
              </w:rPr>
              <w:t>41.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3871E5" w14:textId="77777777" w:rsidR="00EB35E2" w:rsidRPr="00D03957" w:rsidRDefault="00EB35E2" w:rsidP="00416D36">
            <w:pPr>
              <w:spacing w:after="0" w:line="0" w:lineRule="atLeast"/>
              <w:jc w:val="center"/>
              <w:rPr>
                <w:lang w:eastAsia="de-DE"/>
              </w:rPr>
            </w:pPr>
            <w:r w:rsidRPr="00D03957">
              <w:rPr>
                <w:rFonts w:cs="Arial"/>
                <w:b/>
                <w:bCs/>
                <w:color w:val="000000"/>
                <w:lang w:eastAsia="de-DE"/>
              </w:rPr>
              <w:t>25.1</w:t>
            </w:r>
          </w:p>
        </w:tc>
      </w:tr>
      <w:tr w:rsidR="00EB35E2" w:rsidRPr="00D03957" w14:paraId="312672D6" w14:textId="77777777" w:rsidTr="00416D36">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EB3E94" w14:textId="77777777" w:rsidR="00EB35E2" w:rsidRPr="00D03957" w:rsidRDefault="00EB35E2" w:rsidP="00416D36">
            <w:pPr>
              <w:spacing w:after="0" w:line="0" w:lineRule="atLeast"/>
              <w:jc w:val="center"/>
              <w:rPr>
                <w:lang w:eastAsia="de-DE"/>
              </w:rPr>
            </w:pPr>
            <w:r w:rsidRPr="00D03957">
              <w:rPr>
                <w:rFonts w:cs="Arial"/>
                <w:color w:val="000000"/>
                <w:lang w:eastAsia="de-DE"/>
              </w:rPr>
              <w:t>3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CC69C9" w14:textId="77777777" w:rsidR="00EB35E2" w:rsidRPr="00D03957" w:rsidRDefault="00EB35E2" w:rsidP="00416D36">
            <w:pPr>
              <w:spacing w:after="0" w:line="0" w:lineRule="atLeast"/>
              <w:jc w:val="center"/>
              <w:rPr>
                <w:lang w:eastAsia="de-DE"/>
              </w:rPr>
            </w:pPr>
            <w:r w:rsidRPr="00D03957">
              <w:rPr>
                <w:rFonts w:cs="Arial"/>
                <w:color w:val="000000"/>
                <w:lang w:eastAsia="de-DE"/>
              </w:rPr>
              <w:t>3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0342CC" w14:textId="77777777" w:rsidR="00EB35E2" w:rsidRPr="00D03957" w:rsidRDefault="00EB35E2" w:rsidP="00416D36">
            <w:pPr>
              <w:spacing w:after="0" w:line="0" w:lineRule="atLeast"/>
              <w:jc w:val="center"/>
              <w:rPr>
                <w:lang w:eastAsia="de-DE"/>
              </w:rPr>
            </w:pPr>
            <w:r w:rsidRPr="00D03957">
              <w:rPr>
                <w:rFonts w:cs="Arial"/>
                <w:b/>
                <w:bCs/>
                <w:color w:val="000000"/>
                <w:lang w:eastAsia="de-DE"/>
              </w:rPr>
              <w:t>22.2</w:t>
            </w:r>
          </w:p>
        </w:tc>
      </w:tr>
      <w:tr w:rsidR="00EB35E2" w:rsidRPr="00D03957" w14:paraId="2AEF52C2" w14:textId="77777777" w:rsidTr="00416D36">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1056C8" w14:textId="77777777" w:rsidR="00EB35E2" w:rsidRPr="00D03957" w:rsidRDefault="00EB35E2" w:rsidP="00416D36">
            <w:pPr>
              <w:spacing w:after="0" w:line="0" w:lineRule="atLeast"/>
              <w:jc w:val="center"/>
              <w:rPr>
                <w:lang w:eastAsia="de-DE"/>
              </w:rPr>
            </w:pPr>
            <w:r w:rsidRPr="00D03957">
              <w:rPr>
                <w:rFonts w:cs="Arial"/>
                <w:color w:val="000000"/>
                <w:lang w:eastAsia="de-DE"/>
              </w:rPr>
              <w:t>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DE04BC" w14:textId="77777777" w:rsidR="00EB35E2" w:rsidRPr="00D03957" w:rsidRDefault="00EB35E2" w:rsidP="00416D36">
            <w:pPr>
              <w:spacing w:after="0" w:line="0" w:lineRule="atLeast"/>
              <w:jc w:val="center"/>
              <w:rPr>
                <w:lang w:eastAsia="de-DE"/>
              </w:rPr>
            </w:pPr>
            <w:r w:rsidRPr="00D03957">
              <w:rPr>
                <w:rFonts w:cs="Arial"/>
                <w:color w:val="000000"/>
                <w:lang w:eastAsia="de-DE"/>
              </w:rPr>
              <w:t>31.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685E1C" w14:textId="77777777" w:rsidR="00EB35E2" w:rsidRPr="00D03957" w:rsidRDefault="00EB35E2" w:rsidP="00416D36">
            <w:pPr>
              <w:spacing w:after="0" w:line="0" w:lineRule="atLeast"/>
              <w:jc w:val="center"/>
              <w:rPr>
                <w:lang w:eastAsia="de-DE"/>
              </w:rPr>
            </w:pPr>
            <w:r w:rsidRPr="00D03957">
              <w:rPr>
                <w:rFonts w:cs="Arial"/>
                <w:b/>
                <w:bCs/>
                <w:color w:val="000000"/>
                <w:lang w:eastAsia="de-DE"/>
              </w:rPr>
              <w:t>20.0</w:t>
            </w:r>
          </w:p>
        </w:tc>
      </w:tr>
      <w:tr w:rsidR="00EB35E2" w:rsidRPr="00D03957" w14:paraId="452AFC66" w14:textId="77777777" w:rsidTr="00416D36">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46963F" w14:textId="77777777" w:rsidR="00EB35E2" w:rsidRPr="00D03957" w:rsidRDefault="00EB35E2" w:rsidP="00416D36">
            <w:pPr>
              <w:spacing w:after="0" w:line="0" w:lineRule="atLeast"/>
              <w:jc w:val="center"/>
              <w:rPr>
                <w:lang w:eastAsia="de-DE"/>
              </w:rPr>
            </w:pPr>
            <w:r w:rsidRPr="00D03957">
              <w:rPr>
                <w:rFonts w:cs="Arial"/>
                <w:color w:val="000000"/>
                <w:lang w:eastAsia="de-DE"/>
              </w:rPr>
              <w:t>4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FECA73" w14:textId="77777777" w:rsidR="00EB35E2" w:rsidRPr="00D03957" w:rsidRDefault="00EB35E2" w:rsidP="00416D36">
            <w:pPr>
              <w:spacing w:after="0" w:line="0" w:lineRule="atLeast"/>
              <w:jc w:val="center"/>
              <w:rPr>
                <w:lang w:eastAsia="de-DE"/>
              </w:rPr>
            </w:pPr>
            <w:r w:rsidRPr="00D03957">
              <w:rPr>
                <w:rFonts w:cs="Arial"/>
                <w:b/>
                <w:bCs/>
                <w:color w:val="000000"/>
                <w:lang w:eastAsia="de-DE"/>
              </w:rPr>
              <w:t>28.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A97645" w14:textId="77777777" w:rsidR="00EB35E2" w:rsidRPr="00D03957" w:rsidRDefault="00EB35E2" w:rsidP="00416D36">
            <w:pPr>
              <w:spacing w:after="0" w:line="0" w:lineRule="atLeast"/>
              <w:jc w:val="center"/>
              <w:rPr>
                <w:lang w:eastAsia="de-DE"/>
              </w:rPr>
            </w:pPr>
            <w:r w:rsidRPr="00D03957">
              <w:rPr>
                <w:rFonts w:cs="Arial"/>
                <w:color w:val="000000"/>
                <w:lang w:eastAsia="de-DE"/>
              </w:rPr>
              <w:t>18.3</w:t>
            </w:r>
          </w:p>
        </w:tc>
      </w:tr>
      <w:tr w:rsidR="00EB35E2" w:rsidRPr="00D03957" w14:paraId="174B05F7" w14:textId="77777777" w:rsidTr="00416D36">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21ABE6" w14:textId="77777777" w:rsidR="00EB35E2" w:rsidRPr="00D03957" w:rsidRDefault="00EB35E2" w:rsidP="00416D36">
            <w:pPr>
              <w:spacing w:after="0" w:line="0" w:lineRule="atLeast"/>
              <w:jc w:val="center"/>
              <w:rPr>
                <w:lang w:eastAsia="de-DE"/>
              </w:rPr>
            </w:pPr>
            <w:r w:rsidRPr="00D03957">
              <w:rPr>
                <w:rFonts w:cs="Arial"/>
                <w:color w:val="000000"/>
                <w:lang w:eastAsia="de-DE"/>
              </w:rPr>
              <w:t>5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CC5E0A" w14:textId="77777777" w:rsidR="00EB35E2" w:rsidRPr="00D03957" w:rsidRDefault="00EB35E2" w:rsidP="00416D36">
            <w:pPr>
              <w:spacing w:after="0" w:line="0" w:lineRule="atLeast"/>
              <w:jc w:val="center"/>
              <w:rPr>
                <w:lang w:eastAsia="de-DE"/>
              </w:rPr>
            </w:pPr>
            <w:r w:rsidRPr="00D03957">
              <w:rPr>
                <w:rFonts w:cs="Arial"/>
                <w:b/>
                <w:bCs/>
                <w:color w:val="000000"/>
                <w:lang w:eastAsia="de-DE"/>
              </w:rPr>
              <w:t>26.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40640C" w14:textId="77777777" w:rsidR="00EB35E2" w:rsidRPr="00D03957" w:rsidRDefault="00EB35E2" w:rsidP="00416D36">
            <w:pPr>
              <w:spacing w:after="0" w:line="0" w:lineRule="atLeast"/>
              <w:jc w:val="center"/>
              <w:rPr>
                <w:lang w:eastAsia="de-DE"/>
              </w:rPr>
            </w:pPr>
            <w:r w:rsidRPr="00D03957">
              <w:rPr>
                <w:rFonts w:cs="Arial"/>
                <w:color w:val="000000"/>
                <w:lang w:eastAsia="de-DE"/>
              </w:rPr>
              <w:t>17.0</w:t>
            </w:r>
          </w:p>
        </w:tc>
      </w:tr>
      <w:tr w:rsidR="00EB35E2" w:rsidRPr="00D03957" w14:paraId="07B92C45" w14:textId="77777777" w:rsidTr="00416D36">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3093E5" w14:textId="77777777" w:rsidR="00EB35E2" w:rsidRPr="00D03957" w:rsidRDefault="00EB35E2" w:rsidP="00416D36">
            <w:pPr>
              <w:spacing w:after="0" w:line="0" w:lineRule="atLeast"/>
              <w:jc w:val="center"/>
              <w:rPr>
                <w:lang w:eastAsia="de-DE"/>
              </w:rPr>
            </w:pPr>
            <w:r w:rsidRPr="00D03957">
              <w:rPr>
                <w:rFonts w:cs="Arial"/>
                <w:color w:val="000000"/>
                <w:lang w:eastAsia="de-DE"/>
              </w:rPr>
              <w:t>5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A696C0" w14:textId="77777777" w:rsidR="00EB35E2" w:rsidRPr="00D03957" w:rsidRDefault="00EB35E2" w:rsidP="00416D36">
            <w:pPr>
              <w:spacing w:after="0" w:line="0" w:lineRule="atLeast"/>
              <w:jc w:val="center"/>
              <w:rPr>
                <w:lang w:eastAsia="de-DE"/>
              </w:rPr>
            </w:pPr>
            <w:r w:rsidRPr="00D03957">
              <w:rPr>
                <w:rFonts w:cs="Arial"/>
                <w:b/>
                <w:bCs/>
                <w:color w:val="000000"/>
                <w:lang w:eastAsia="de-DE"/>
              </w:rPr>
              <w:t>24.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F2266D" w14:textId="77777777" w:rsidR="00EB35E2" w:rsidRPr="00D03957" w:rsidRDefault="00EB35E2" w:rsidP="00416D36">
            <w:pPr>
              <w:spacing w:after="0" w:line="0" w:lineRule="atLeast"/>
              <w:jc w:val="center"/>
              <w:rPr>
                <w:lang w:eastAsia="de-DE"/>
              </w:rPr>
            </w:pPr>
            <w:r w:rsidRPr="00D03957">
              <w:rPr>
                <w:rFonts w:cs="Arial"/>
                <w:color w:val="000000"/>
                <w:lang w:eastAsia="de-DE"/>
              </w:rPr>
              <w:t>16.0</w:t>
            </w:r>
          </w:p>
        </w:tc>
      </w:tr>
      <w:tr w:rsidR="00EB35E2" w:rsidRPr="00D03957" w14:paraId="710114D4" w14:textId="77777777" w:rsidTr="00416D36">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E41287" w14:textId="77777777" w:rsidR="00EB35E2" w:rsidRPr="00D03957" w:rsidRDefault="00EB35E2" w:rsidP="00416D36">
            <w:pPr>
              <w:spacing w:after="0" w:line="0" w:lineRule="atLeast"/>
              <w:jc w:val="center"/>
              <w:rPr>
                <w:lang w:eastAsia="de-DE"/>
              </w:rPr>
            </w:pPr>
            <w:r w:rsidRPr="00D03957">
              <w:rPr>
                <w:rFonts w:cs="Arial"/>
                <w:color w:val="000000"/>
                <w:lang w:eastAsia="de-DE"/>
              </w:rPr>
              <w:t>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A7BF79" w14:textId="77777777" w:rsidR="00EB35E2" w:rsidRPr="00D03957" w:rsidRDefault="00EB35E2" w:rsidP="00416D36">
            <w:pPr>
              <w:spacing w:after="0" w:line="0" w:lineRule="atLeast"/>
              <w:jc w:val="center"/>
              <w:rPr>
                <w:lang w:eastAsia="de-DE"/>
              </w:rPr>
            </w:pPr>
            <w:r w:rsidRPr="00D03957">
              <w:rPr>
                <w:rFonts w:cs="Arial"/>
                <w:b/>
                <w:bCs/>
                <w:color w:val="000000"/>
                <w:lang w:eastAsia="de-DE"/>
              </w:rPr>
              <w:t>22.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697D85" w14:textId="77777777" w:rsidR="00EB35E2" w:rsidRPr="00D03957" w:rsidRDefault="00EB35E2" w:rsidP="00416D36">
            <w:pPr>
              <w:spacing w:after="0" w:line="0" w:lineRule="atLeast"/>
              <w:jc w:val="center"/>
              <w:rPr>
                <w:lang w:eastAsia="de-DE"/>
              </w:rPr>
            </w:pPr>
            <w:r w:rsidRPr="00D03957">
              <w:rPr>
                <w:rFonts w:cs="Arial"/>
                <w:color w:val="000000"/>
                <w:lang w:eastAsia="de-DE"/>
              </w:rPr>
              <w:t>15.2</w:t>
            </w:r>
          </w:p>
        </w:tc>
      </w:tr>
      <w:tr w:rsidR="00EB35E2" w:rsidRPr="00D03957" w14:paraId="0C9686E1" w14:textId="77777777" w:rsidTr="00416D36">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890E16" w14:textId="77777777" w:rsidR="00EB35E2" w:rsidRPr="00D03957" w:rsidRDefault="00EB35E2" w:rsidP="00416D36">
            <w:pPr>
              <w:spacing w:after="0" w:line="0" w:lineRule="atLeast"/>
              <w:jc w:val="center"/>
              <w:rPr>
                <w:lang w:eastAsia="de-DE"/>
              </w:rPr>
            </w:pPr>
            <w:r w:rsidRPr="00D03957">
              <w:rPr>
                <w:rFonts w:cs="Arial"/>
                <w:color w:val="000000"/>
                <w:lang w:eastAsia="de-DE"/>
              </w:rPr>
              <w:t>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EE529D" w14:textId="77777777" w:rsidR="00EB35E2" w:rsidRPr="00D03957" w:rsidRDefault="00EB35E2" w:rsidP="00416D36">
            <w:pPr>
              <w:spacing w:after="0" w:line="0" w:lineRule="atLeast"/>
              <w:jc w:val="center"/>
              <w:rPr>
                <w:lang w:eastAsia="de-DE"/>
              </w:rPr>
            </w:pPr>
            <w:r w:rsidRPr="00D03957">
              <w:rPr>
                <w:rFonts w:cs="Arial"/>
                <w:b/>
                <w:bCs/>
                <w:color w:val="000000"/>
                <w:lang w:eastAsia="de-DE"/>
              </w:rPr>
              <w:t>21.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E404BB" w14:textId="77777777" w:rsidR="00EB35E2" w:rsidRPr="00D03957" w:rsidRDefault="00EB35E2" w:rsidP="00416D36">
            <w:pPr>
              <w:spacing w:after="0" w:line="0" w:lineRule="atLeast"/>
              <w:jc w:val="center"/>
              <w:rPr>
                <w:lang w:eastAsia="de-DE"/>
              </w:rPr>
            </w:pPr>
            <w:r w:rsidRPr="00D03957">
              <w:rPr>
                <w:rFonts w:cs="Arial"/>
                <w:color w:val="000000"/>
                <w:lang w:eastAsia="de-DE"/>
              </w:rPr>
              <w:t>14.4</w:t>
            </w:r>
          </w:p>
        </w:tc>
      </w:tr>
      <w:tr w:rsidR="00EB35E2" w:rsidRPr="00D03957" w14:paraId="7A4D6F33" w14:textId="77777777" w:rsidTr="00416D36">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C10C7B" w14:textId="77777777" w:rsidR="00EB35E2" w:rsidRPr="00D03957" w:rsidRDefault="00EB35E2" w:rsidP="00416D36">
            <w:pPr>
              <w:spacing w:after="0" w:line="0" w:lineRule="atLeast"/>
              <w:jc w:val="center"/>
              <w:rPr>
                <w:lang w:eastAsia="de-DE"/>
              </w:rPr>
            </w:pPr>
            <w:r w:rsidRPr="00D03957">
              <w:rPr>
                <w:rFonts w:cs="Arial"/>
                <w:color w:val="000000"/>
                <w:lang w:eastAsia="de-DE"/>
              </w:rPr>
              <w:t>7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087AA3" w14:textId="77777777" w:rsidR="00EB35E2" w:rsidRPr="00D03957" w:rsidRDefault="00EB35E2" w:rsidP="00416D36">
            <w:pPr>
              <w:spacing w:after="0" w:line="0" w:lineRule="atLeast"/>
              <w:jc w:val="center"/>
              <w:rPr>
                <w:lang w:eastAsia="de-DE"/>
              </w:rPr>
            </w:pPr>
            <w:r w:rsidRPr="00D03957">
              <w:rPr>
                <w:rFonts w:cs="Arial"/>
                <w:b/>
                <w:bCs/>
                <w:color w:val="000000"/>
                <w:lang w:eastAsia="de-DE"/>
              </w:rPr>
              <w:t>19.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55A2A6" w14:textId="77777777" w:rsidR="00EB35E2" w:rsidRPr="00D03957" w:rsidRDefault="00EB35E2" w:rsidP="00416D36">
            <w:pPr>
              <w:spacing w:after="0" w:line="0" w:lineRule="atLeast"/>
              <w:jc w:val="center"/>
              <w:rPr>
                <w:lang w:eastAsia="de-DE"/>
              </w:rPr>
            </w:pPr>
            <w:r w:rsidRPr="00D03957">
              <w:rPr>
                <w:rFonts w:cs="Arial"/>
                <w:color w:val="000000"/>
                <w:lang w:eastAsia="de-DE"/>
              </w:rPr>
              <w:t>13.8</w:t>
            </w:r>
          </w:p>
        </w:tc>
      </w:tr>
    </w:tbl>
    <w:p w14:paraId="07B000E0" w14:textId="77777777" w:rsidR="005F153E" w:rsidRPr="00D03957" w:rsidRDefault="005F153E" w:rsidP="005F153E">
      <w:pPr>
        <w:pStyle w:val="NoSpacing"/>
      </w:pPr>
    </w:p>
    <w:p w14:paraId="061E42E8" w14:textId="28C59B20" w:rsidR="005F153E" w:rsidRPr="00D03957" w:rsidRDefault="0042199C" w:rsidP="00986449">
      <w:pPr>
        <w:jc w:val="both"/>
        <w:rPr>
          <w:b/>
        </w:rPr>
      </w:pPr>
      <w:r>
        <w:t xml:space="preserve">Fill out </w:t>
      </w:r>
      <w:r>
        <w:fldChar w:fldCharType="begin"/>
      </w:r>
      <w:r>
        <w:instrText xml:space="preserve"> REF _Ref473715406 \h </w:instrText>
      </w:r>
      <w:r>
        <w:fldChar w:fldCharType="separate"/>
      </w:r>
      <w:r w:rsidR="0012041F">
        <w:t xml:space="preserve">Table </w:t>
      </w:r>
      <w:r w:rsidR="0012041F">
        <w:rPr>
          <w:noProof/>
        </w:rPr>
        <w:t>2</w:t>
      </w:r>
      <w:r>
        <w:fldChar w:fldCharType="end"/>
      </w:r>
      <w:r w:rsidR="005F153E" w:rsidRPr="00D03957">
        <w:t xml:space="preserve"> </w:t>
      </w:r>
      <w:r w:rsidR="002F30D9" w:rsidRPr="00D03957">
        <w:t>by entering</w:t>
      </w:r>
      <w:r w:rsidR="005F153E" w:rsidRPr="00D03957">
        <w:t xml:space="preserve"> the number of knots and th</w:t>
      </w:r>
      <w:r w:rsidR="002F30D9" w:rsidRPr="00D03957">
        <w:t>e corresponding angles.</w:t>
      </w:r>
      <w:r w:rsidR="00F21D6F" w:rsidRPr="00D03957">
        <w:t xml:space="preserve"> The first knot is the one next to the kamal board.</w:t>
      </w:r>
    </w:p>
    <w:p w14:paraId="51F9743B" w14:textId="77777777" w:rsidR="009F15FC" w:rsidRPr="00D03957" w:rsidRDefault="009F15FC">
      <w:pPr>
        <w:rPr>
          <w:b/>
          <w:sz w:val="28"/>
          <w:szCs w:val="28"/>
        </w:rPr>
      </w:pPr>
    </w:p>
    <w:p w14:paraId="69ECCCE1" w14:textId="77777777" w:rsidR="0010008A" w:rsidRPr="00D03957" w:rsidRDefault="0010008A" w:rsidP="009F15FC">
      <w:pPr>
        <w:pStyle w:val="Caption"/>
        <w:jc w:val="both"/>
      </w:pPr>
      <w:r w:rsidRPr="00D03957">
        <w:rPr>
          <w:sz w:val="28"/>
          <w:szCs w:val="28"/>
        </w:rPr>
        <w:br w:type="page"/>
      </w:r>
    </w:p>
    <w:p w14:paraId="3C7CBE96" w14:textId="77777777" w:rsidR="009C1F72" w:rsidRPr="00D03957" w:rsidRDefault="00986449" w:rsidP="009C1F72">
      <w:pPr>
        <w:rPr>
          <w:b/>
          <w:sz w:val="28"/>
          <w:szCs w:val="28"/>
        </w:rPr>
      </w:pPr>
      <w:r>
        <w:rPr>
          <w:b/>
          <w:sz w:val="28"/>
          <w:szCs w:val="28"/>
        </w:rPr>
        <w:lastRenderedPageBreak/>
        <w:t>Activity 1</w:t>
      </w:r>
      <w:r w:rsidR="005F153E" w:rsidRPr="00D03957">
        <w:rPr>
          <w:b/>
          <w:sz w:val="28"/>
          <w:szCs w:val="28"/>
        </w:rPr>
        <w:t>: Angles in the sky</w:t>
      </w:r>
    </w:p>
    <w:p w14:paraId="18A85B15" w14:textId="77777777" w:rsidR="00986449" w:rsidRDefault="00986449" w:rsidP="00986449">
      <w:pPr>
        <w:spacing w:after="0"/>
      </w:pPr>
      <w:r>
        <w:t>Materials needed:</w:t>
      </w:r>
    </w:p>
    <w:p w14:paraId="0DBAFF43" w14:textId="77777777" w:rsidR="00986449" w:rsidRDefault="00986449" w:rsidP="00986449">
      <w:pPr>
        <w:pStyle w:val="ListParagraph"/>
        <w:numPr>
          <w:ilvl w:val="0"/>
          <w:numId w:val="5"/>
        </w:numPr>
      </w:pPr>
      <w:r>
        <w:t>Worksheet</w:t>
      </w:r>
    </w:p>
    <w:p w14:paraId="59DF5D84" w14:textId="77777777" w:rsidR="00986449" w:rsidRDefault="00986449" w:rsidP="00986449">
      <w:pPr>
        <w:pStyle w:val="ListParagraph"/>
        <w:numPr>
          <w:ilvl w:val="0"/>
          <w:numId w:val="5"/>
        </w:numPr>
      </w:pPr>
      <w:r>
        <w:t>Kamal</w:t>
      </w:r>
    </w:p>
    <w:p w14:paraId="69138949" w14:textId="77777777" w:rsidR="00986449" w:rsidRDefault="00986449" w:rsidP="00986449">
      <w:pPr>
        <w:pStyle w:val="ListParagraph"/>
        <w:numPr>
          <w:ilvl w:val="0"/>
          <w:numId w:val="5"/>
        </w:numPr>
      </w:pPr>
      <w:r>
        <w:t>Pencil</w:t>
      </w:r>
    </w:p>
    <w:p w14:paraId="2D86AAC9" w14:textId="77777777" w:rsidR="00986449" w:rsidRDefault="00986449" w:rsidP="00986449">
      <w:pPr>
        <w:pStyle w:val="ListParagraph"/>
        <w:numPr>
          <w:ilvl w:val="0"/>
          <w:numId w:val="5"/>
        </w:numPr>
      </w:pPr>
      <w:r>
        <w:t>Torch</w:t>
      </w:r>
    </w:p>
    <w:p w14:paraId="22529EC3" w14:textId="77777777" w:rsidR="00491C2D" w:rsidRPr="00491C2D" w:rsidRDefault="00491C2D" w:rsidP="00491C2D">
      <w:pPr>
        <w:spacing w:after="0"/>
        <w:jc w:val="both"/>
        <w:rPr>
          <w:b/>
        </w:rPr>
      </w:pPr>
      <w:r w:rsidRPr="00491C2D">
        <w:rPr>
          <w:b/>
        </w:rPr>
        <w:t>Questions and answers</w:t>
      </w:r>
    </w:p>
    <w:p w14:paraId="56A16C17" w14:textId="3FDCE94D" w:rsidR="00491C2D" w:rsidRDefault="001039EC" w:rsidP="00491C2D">
      <w:r>
        <w:t xml:space="preserve">Refer to </w:t>
      </w:r>
      <w:r w:rsidR="00491C2D">
        <w:fldChar w:fldCharType="begin"/>
      </w:r>
      <w:r w:rsidR="00491C2D">
        <w:instrText xml:space="preserve"> REF _Ref454889246 \h  \* MERGEFORMAT </w:instrText>
      </w:r>
      <w:r w:rsidR="00491C2D">
        <w:fldChar w:fldCharType="separate"/>
      </w:r>
      <w:r w:rsidR="0012041F" w:rsidRPr="00D03957">
        <w:t xml:space="preserve">Figure </w:t>
      </w:r>
      <w:r w:rsidR="0012041F">
        <w:t>2</w:t>
      </w:r>
      <w:r w:rsidR="00491C2D">
        <w:fldChar w:fldCharType="end"/>
      </w:r>
      <w:r w:rsidR="00491C2D">
        <w:t>.</w:t>
      </w:r>
    </w:p>
    <w:p w14:paraId="09BC929D" w14:textId="46777B8F" w:rsidR="00491C2D" w:rsidRDefault="00491C2D" w:rsidP="00491C2D">
      <w:r>
        <w:t xml:space="preserve">Q: </w:t>
      </w:r>
      <w:r w:rsidRPr="00616B8D">
        <w:t xml:space="preserve">What does this picture show, in particular, where </w:t>
      </w:r>
      <w:r w:rsidR="00B10B40">
        <w:t xml:space="preserve">do </w:t>
      </w:r>
      <w:r w:rsidRPr="00616B8D">
        <w:t>the bright curved lines come from?</w:t>
      </w:r>
    </w:p>
    <w:p w14:paraId="225145DD" w14:textId="77777777" w:rsidR="00491C2D" w:rsidRDefault="00491C2D" w:rsidP="00491C2D">
      <w:r w:rsidRPr="00491C2D">
        <w:t>Q: How does the picture show us that some stars do not set or rise during a full day?</w:t>
      </w:r>
    </w:p>
    <w:p w14:paraId="22F1E4F0" w14:textId="18EEFE2D" w:rsidR="00491C2D" w:rsidRDefault="00491C2D" w:rsidP="00491C2D">
      <w:r>
        <w:t xml:space="preserve">Q: </w:t>
      </w:r>
      <w:r w:rsidR="00AC20C6">
        <w:t xml:space="preserve">Can you identify the </w:t>
      </w:r>
      <w:r>
        <w:t xml:space="preserve">star that is next to the </w:t>
      </w:r>
      <w:r w:rsidRPr="00616B8D">
        <w:t>celestial North Pole</w:t>
      </w:r>
      <w:r>
        <w:t>? In this picture, it should be close to the centre of rotation.</w:t>
      </w:r>
    </w:p>
    <w:p w14:paraId="34E880C3" w14:textId="2399B79A" w:rsidR="00491C2D" w:rsidRPr="00491C2D" w:rsidRDefault="00491C2D" w:rsidP="00491C2D">
      <w:r>
        <w:t>Q: Imagine you are at the terrestrial North Pole. Where would Polaris be in the sky? Where would it be if you stood at the equator?</w:t>
      </w:r>
    </w:p>
    <w:p w14:paraId="56A08DCF" w14:textId="77777777" w:rsidR="00491C2D" w:rsidRPr="00491C2D" w:rsidRDefault="00491C2D" w:rsidP="00491C2D">
      <w:pPr>
        <w:spacing w:after="0"/>
        <w:jc w:val="both"/>
        <w:rPr>
          <w:b/>
        </w:rPr>
      </w:pPr>
      <w:r w:rsidRPr="00491C2D">
        <w:rPr>
          <w:b/>
        </w:rPr>
        <w:t>Field action</w:t>
      </w:r>
    </w:p>
    <w:p w14:paraId="686D1749" w14:textId="77777777" w:rsidR="00986449" w:rsidRDefault="00196242" w:rsidP="00986449">
      <w:pPr>
        <w:jc w:val="both"/>
      </w:pPr>
      <w:r w:rsidRPr="00D03957">
        <w:t xml:space="preserve">With this activity, you will work as a navigator using the kamal. </w:t>
      </w:r>
      <w:r w:rsidR="00986449">
        <w:t xml:space="preserve">Choose an afternoon or evening with clear skies, so that you can observe the constellations of </w:t>
      </w:r>
      <w:r w:rsidR="00986449" w:rsidRPr="00905E4B">
        <w:rPr>
          <w:lang w:val="la-Latn"/>
        </w:rPr>
        <w:t xml:space="preserve">Ursa </w:t>
      </w:r>
      <w:r w:rsidR="00905E4B" w:rsidRPr="00905E4B">
        <w:rPr>
          <w:lang w:val="la-Latn"/>
        </w:rPr>
        <w:t>Minor</w:t>
      </w:r>
      <w:r w:rsidR="00986449">
        <w:t xml:space="preserve"> (or at least Polaris) and </w:t>
      </w:r>
      <w:r w:rsidR="00986449" w:rsidRPr="00905E4B">
        <w:rPr>
          <w:lang w:val="la-Latn"/>
        </w:rPr>
        <w:t>Ursa Major</w:t>
      </w:r>
      <w:r w:rsidR="00986449">
        <w:t>. The point of observation must allow a clear view to the horizon.</w:t>
      </w:r>
    </w:p>
    <w:p w14:paraId="3C234A99" w14:textId="7CCEBA1C" w:rsidR="000B69B2" w:rsidRPr="00D03957" w:rsidRDefault="00196242" w:rsidP="00986449">
      <w:pPr>
        <w:jc w:val="both"/>
      </w:pPr>
      <w:r w:rsidRPr="00D03957">
        <w:t xml:space="preserve">The table below lists the angles that correspond to the knots tied </w:t>
      </w:r>
      <w:r w:rsidR="00F8723C">
        <w:t xml:space="preserve">when </w:t>
      </w:r>
      <w:r w:rsidRPr="00D03957">
        <w:t>the kamal</w:t>
      </w:r>
      <w:r w:rsidR="00F8723C">
        <w:t xml:space="preserve"> is being made</w:t>
      </w:r>
      <w:r w:rsidRPr="00D03957">
        <w:t>.</w:t>
      </w:r>
    </w:p>
    <w:p w14:paraId="30F1ABD2" w14:textId="77777777" w:rsidR="00986449" w:rsidRDefault="00986449" w:rsidP="00986449">
      <w:pPr>
        <w:pStyle w:val="Caption"/>
        <w:keepNext/>
        <w:spacing w:after="0"/>
        <w:jc w:val="center"/>
      </w:pPr>
      <w:bookmarkStart w:id="9" w:name="_Ref473715406"/>
      <w:r>
        <w:t xml:space="preserve">Table </w:t>
      </w:r>
      <w:r>
        <w:fldChar w:fldCharType="begin"/>
      </w:r>
      <w:r>
        <w:instrText xml:space="preserve"> SEQ Table \* ARABIC </w:instrText>
      </w:r>
      <w:r>
        <w:fldChar w:fldCharType="separate"/>
      </w:r>
      <w:r w:rsidR="0012041F">
        <w:rPr>
          <w:noProof/>
        </w:rPr>
        <w:t>2</w:t>
      </w:r>
      <w:r>
        <w:fldChar w:fldCharType="end"/>
      </w:r>
      <w:bookmarkEnd w:id="9"/>
      <w:r>
        <w:t xml:space="preserve">: </w:t>
      </w:r>
      <w:r w:rsidRPr="005F2206">
        <w:t>List of knots and angles of the kamal.</w:t>
      </w:r>
    </w:p>
    <w:tbl>
      <w:tblPr>
        <w:tblStyle w:val="TableGrid"/>
        <w:tblW w:w="0" w:type="auto"/>
        <w:jc w:val="center"/>
        <w:tblLook w:val="04A0" w:firstRow="1" w:lastRow="0" w:firstColumn="1" w:lastColumn="0" w:noHBand="0" w:noVBand="1"/>
      </w:tblPr>
      <w:tblGrid>
        <w:gridCol w:w="2551"/>
        <w:gridCol w:w="2551"/>
      </w:tblGrid>
      <w:tr w:rsidR="009949A0" w:rsidRPr="00D03957" w14:paraId="34CFF133" w14:textId="77777777" w:rsidTr="00491C2D">
        <w:trPr>
          <w:trHeight w:val="567"/>
          <w:jc w:val="center"/>
        </w:trPr>
        <w:tc>
          <w:tcPr>
            <w:tcW w:w="2551" w:type="dxa"/>
            <w:shd w:val="clear" w:color="auto" w:fill="A6A6A6" w:themeFill="background1" w:themeFillShade="A6"/>
            <w:vAlign w:val="center"/>
          </w:tcPr>
          <w:p w14:paraId="425961C5" w14:textId="77777777" w:rsidR="009949A0" w:rsidRPr="00D03957" w:rsidRDefault="009949A0" w:rsidP="009949A0">
            <w:pPr>
              <w:jc w:val="center"/>
              <w:rPr>
                <w:b/>
                <w:sz w:val="28"/>
                <w:szCs w:val="28"/>
              </w:rPr>
            </w:pPr>
            <w:r w:rsidRPr="00D03957">
              <w:rPr>
                <w:b/>
                <w:sz w:val="28"/>
                <w:szCs w:val="28"/>
              </w:rPr>
              <w:t>Knot #</w:t>
            </w:r>
          </w:p>
        </w:tc>
        <w:tc>
          <w:tcPr>
            <w:tcW w:w="2551" w:type="dxa"/>
            <w:shd w:val="clear" w:color="auto" w:fill="A6A6A6" w:themeFill="background1" w:themeFillShade="A6"/>
            <w:vAlign w:val="center"/>
          </w:tcPr>
          <w:p w14:paraId="7A088B2B" w14:textId="77777777" w:rsidR="009949A0" w:rsidRPr="00D03957" w:rsidRDefault="009949A0" w:rsidP="009949A0">
            <w:pPr>
              <w:jc w:val="center"/>
              <w:rPr>
                <w:b/>
                <w:sz w:val="28"/>
                <w:szCs w:val="28"/>
              </w:rPr>
            </w:pPr>
            <w:r w:rsidRPr="00D03957">
              <w:rPr>
                <w:b/>
                <w:sz w:val="28"/>
                <w:szCs w:val="28"/>
              </w:rPr>
              <w:t xml:space="preserve">Angle </w:t>
            </w:r>
            <w:r w:rsidRPr="00D03957">
              <w:rPr>
                <w:rFonts w:cs="Arial"/>
                <w:b/>
                <w:bCs/>
                <w:color w:val="000000"/>
                <w:sz w:val="28"/>
                <w:szCs w:val="28"/>
                <w:lang w:eastAsia="de-DE"/>
              </w:rPr>
              <w:t>(°)</w:t>
            </w:r>
          </w:p>
        </w:tc>
      </w:tr>
      <w:tr w:rsidR="009949A0" w:rsidRPr="00D03957" w14:paraId="44C858BC" w14:textId="77777777" w:rsidTr="00491C2D">
        <w:trPr>
          <w:trHeight w:val="510"/>
          <w:jc w:val="center"/>
        </w:trPr>
        <w:tc>
          <w:tcPr>
            <w:tcW w:w="2551" w:type="dxa"/>
          </w:tcPr>
          <w:p w14:paraId="2864FFAE" w14:textId="77777777" w:rsidR="009949A0" w:rsidRPr="00D03957" w:rsidRDefault="009949A0" w:rsidP="009C1F72"/>
        </w:tc>
        <w:tc>
          <w:tcPr>
            <w:tcW w:w="2551" w:type="dxa"/>
          </w:tcPr>
          <w:p w14:paraId="45B17AFF" w14:textId="77777777" w:rsidR="009949A0" w:rsidRPr="00D03957" w:rsidRDefault="009949A0" w:rsidP="009C1F72"/>
        </w:tc>
      </w:tr>
      <w:tr w:rsidR="009949A0" w:rsidRPr="00D03957" w14:paraId="70D3BD9F" w14:textId="77777777" w:rsidTr="00491C2D">
        <w:trPr>
          <w:trHeight w:val="510"/>
          <w:jc w:val="center"/>
        </w:trPr>
        <w:tc>
          <w:tcPr>
            <w:tcW w:w="2551" w:type="dxa"/>
          </w:tcPr>
          <w:p w14:paraId="550104CE" w14:textId="77777777" w:rsidR="009949A0" w:rsidRPr="00D03957" w:rsidRDefault="009949A0" w:rsidP="009C1F72"/>
        </w:tc>
        <w:tc>
          <w:tcPr>
            <w:tcW w:w="2551" w:type="dxa"/>
          </w:tcPr>
          <w:p w14:paraId="23222AE1" w14:textId="77777777" w:rsidR="009949A0" w:rsidRPr="00D03957" w:rsidRDefault="009949A0" w:rsidP="009C1F72"/>
        </w:tc>
      </w:tr>
      <w:tr w:rsidR="009949A0" w:rsidRPr="00D03957" w14:paraId="144311F4" w14:textId="77777777" w:rsidTr="00491C2D">
        <w:trPr>
          <w:trHeight w:val="510"/>
          <w:jc w:val="center"/>
        </w:trPr>
        <w:tc>
          <w:tcPr>
            <w:tcW w:w="2551" w:type="dxa"/>
          </w:tcPr>
          <w:p w14:paraId="061E6C55" w14:textId="77777777" w:rsidR="009949A0" w:rsidRPr="00D03957" w:rsidRDefault="009949A0" w:rsidP="009C1F72"/>
        </w:tc>
        <w:tc>
          <w:tcPr>
            <w:tcW w:w="2551" w:type="dxa"/>
          </w:tcPr>
          <w:p w14:paraId="582EBE30" w14:textId="77777777" w:rsidR="009949A0" w:rsidRPr="00D03957" w:rsidRDefault="009949A0" w:rsidP="009C1F72"/>
        </w:tc>
      </w:tr>
      <w:tr w:rsidR="009949A0" w:rsidRPr="00D03957" w14:paraId="502FDBF6" w14:textId="77777777" w:rsidTr="00491C2D">
        <w:trPr>
          <w:trHeight w:val="510"/>
          <w:jc w:val="center"/>
        </w:trPr>
        <w:tc>
          <w:tcPr>
            <w:tcW w:w="2551" w:type="dxa"/>
          </w:tcPr>
          <w:p w14:paraId="6C14814C" w14:textId="77777777" w:rsidR="009949A0" w:rsidRPr="00D03957" w:rsidRDefault="009949A0" w:rsidP="009C1F72"/>
        </w:tc>
        <w:tc>
          <w:tcPr>
            <w:tcW w:w="2551" w:type="dxa"/>
          </w:tcPr>
          <w:p w14:paraId="69B141A2" w14:textId="77777777" w:rsidR="009949A0" w:rsidRPr="00D03957" w:rsidRDefault="009949A0" w:rsidP="009C1F72"/>
        </w:tc>
      </w:tr>
      <w:tr w:rsidR="009949A0" w:rsidRPr="00D03957" w14:paraId="0C9FC9FA" w14:textId="77777777" w:rsidTr="00491C2D">
        <w:trPr>
          <w:trHeight w:val="510"/>
          <w:jc w:val="center"/>
        </w:trPr>
        <w:tc>
          <w:tcPr>
            <w:tcW w:w="2551" w:type="dxa"/>
          </w:tcPr>
          <w:p w14:paraId="57164CB9" w14:textId="77777777" w:rsidR="009949A0" w:rsidRPr="00D03957" w:rsidRDefault="009949A0" w:rsidP="009C1F72"/>
        </w:tc>
        <w:tc>
          <w:tcPr>
            <w:tcW w:w="2551" w:type="dxa"/>
          </w:tcPr>
          <w:p w14:paraId="0D8A45AE" w14:textId="77777777" w:rsidR="009949A0" w:rsidRPr="00D03957" w:rsidRDefault="009949A0" w:rsidP="009C1F72"/>
        </w:tc>
      </w:tr>
      <w:tr w:rsidR="009949A0" w:rsidRPr="00D03957" w14:paraId="20509CEF" w14:textId="77777777" w:rsidTr="00491C2D">
        <w:trPr>
          <w:trHeight w:val="510"/>
          <w:jc w:val="center"/>
        </w:trPr>
        <w:tc>
          <w:tcPr>
            <w:tcW w:w="2551" w:type="dxa"/>
          </w:tcPr>
          <w:p w14:paraId="69144446" w14:textId="77777777" w:rsidR="009949A0" w:rsidRPr="00D03957" w:rsidRDefault="009949A0" w:rsidP="009C1F72"/>
        </w:tc>
        <w:tc>
          <w:tcPr>
            <w:tcW w:w="2551" w:type="dxa"/>
          </w:tcPr>
          <w:p w14:paraId="498C2412" w14:textId="77777777" w:rsidR="009949A0" w:rsidRPr="00D03957" w:rsidRDefault="009949A0" w:rsidP="009C1F72"/>
        </w:tc>
      </w:tr>
      <w:tr w:rsidR="009949A0" w:rsidRPr="00D03957" w14:paraId="1948BC2C" w14:textId="77777777" w:rsidTr="00491C2D">
        <w:trPr>
          <w:trHeight w:val="510"/>
          <w:jc w:val="center"/>
        </w:trPr>
        <w:tc>
          <w:tcPr>
            <w:tcW w:w="2551" w:type="dxa"/>
          </w:tcPr>
          <w:p w14:paraId="4FA140DC" w14:textId="77777777" w:rsidR="009949A0" w:rsidRPr="00D03957" w:rsidRDefault="009949A0" w:rsidP="009C1F72"/>
        </w:tc>
        <w:tc>
          <w:tcPr>
            <w:tcW w:w="2551" w:type="dxa"/>
          </w:tcPr>
          <w:p w14:paraId="78420F0F" w14:textId="77777777" w:rsidR="009949A0" w:rsidRPr="00D03957" w:rsidRDefault="009949A0" w:rsidP="009C1F72"/>
        </w:tc>
      </w:tr>
      <w:tr w:rsidR="00196242" w:rsidRPr="00D03957" w14:paraId="3338CE65" w14:textId="77777777" w:rsidTr="00491C2D">
        <w:trPr>
          <w:trHeight w:val="510"/>
          <w:jc w:val="center"/>
        </w:trPr>
        <w:tc>
          <w:tcPr>
            <w:tcW w:w="2551" w:type="dxa"/>
          </w:tcPr>
          <w:p w14:paraId="16679211" w14:textId="77777777" w:rsidR="00196242" w:rsidRPr="00D03957" w:rsidRDefault="00196242" w:rsidP="009C1F72"/>
        </w:tc>
        <w:tc>
          <w:tcPr>
            <w:tcW w:w="2551" w:type="dxa"/>
          </w:tcPr>
          <w:p w14:paraId="1E5B64DA" w14:textId="77777777" w:rsidR="00196242" w:rsidRPr="00D03957" w:rsidRDefault="00196242" w:rsidP="009C1F72"/>
        </w:tc>
      </w:tr>
      <w:tr w:rsidR="00196242" w:rsidRPr="00D03957" w14:paraId="39EF03FC" w14:textId="77777777" w:rsidTr="00491C2D">
        <w:trPr>
          <w:trHeight w:val="510"/>
          <w:jc w:val="center"/>
        </w:trPr>
        <w:tc>
          <w:tcPr>
            <w:tcW w:w="2551" w:type="dxa"/>
          </w:tcPr>
          <w:p w14:paraId="2552D24F" w14:textId="77777777" w:rsidR="00196242" w:rsidRPr="00D03957" w:rsidRDefault="00196242" w:rsidP="009C1F72"/>
        </w:tc>
        <w:tc>
          <w:tcPr>
            <w:tcW w:w="2551" w:type="dxa"/>
          </w:tcPr>
          <w:p w14:paraId="755ADD77" w14:textId="77777777" w:rsidR="00196242" w:rsidRPr="00D03957" w:rsidRDefault="00196242" w:rsidP="009C1F72"/>
        </w:tc>
      </w:tr>
    </w:tbl>
    <w:p w14:paraId="2178A7CD" w14:textId="77777777" w:rsidR="009949A0" w:rsidRPr="00D03957" w:rsidRDefault="000B2E8F" w:rsidP="00986449">
      <w:pPr>
        <w:spacing w:after="0"/>
        <w:rPr>
          <w:b/>
          <w:sz w:val="24"/>
          <w:szCs w:val="24"/>
        </w:rPr>
      </w:pPr>
      <w:r w:rsidRPr="00D03957">
        <w:rPr>
          <w:b/>
          <w:sz w:val="24"/>
          <w:szCs w:val="24"/>
        </w:rPr>
        <w:lastRenderedPageBreak/>
        <w:t>How to use the kamal</w:t>
      </w:r>
    </w:p>
    <w:p w14:paraId="2CCA215D" w14:textId="21C6C0DB" w:rsidR="000B2E8F" w:rsidRPr="00D03957" w:rsidRDefault="000B2E8F" w:rsidP="00905E4B">
      <w:pPr>
        <w:jc w:val="both"/>
      </w:pPr>
      <w:r w:rsidRPr="00D03957">
        <w:t xml:space="preserve">Here are a few rules to </w:t>
      </w:r>
      <w:r w:rsidR="0025280F">
        <w:t>remember</w:t>
      </w:r>
      <w:r w:rsidR="0025280F" w:rsidRPr="00D03957">
        <w:t xml:space="preserve"> </w:t>
      </w:r>
      <w:r w:rsidRPr="00D03957">
        <w:t>when using the kamal.</w:t>
      </w:r>
    </w:p>
    <w:p w14:paraId="616EC7F9" w14:textId="77777777" w:rsidR="000B2E8F" w:rsidRPr="00D03957" w:rsidRDefault="000B2E8F" w:rsidP="00905E4B">
      <w:pPr>
        <w:pStyle w:val="ListParagraph"/>
        <w:numPr>
          <w:ilvl w:val="0"/>
          <w:numId w:val="4"/>
        </w:numPr>
        <w:jc w:val="both"/>
      </w:pPr>
      <w:r w:rsidRPr="00D03957">
        <w:t>Remember the orientation of the kamal. For large elevations, hold it with the short edges up and down.</w:t>
      </w:r>
    </w:p>
    <w:p w14:paraId="71FA7777" w14:textId="77777777" w:rsidR="000B2E8F" w:rsidRPr="00D03957" w:rsidRDefault="000B2E8F" w:rsidP="00905E4B">
      <w:pPr>
        <w:pStyle w:val="ListParagraph"/>
        <w:numPr>
          <w:ilvl w:val="0"/>
          <w:numId w:val="4"/>
        </w:numPr>
        <w:jc w:val="both"/>
      </w:pPr>
      <w:r w:rsidRPr="00D03957">
        <w:t>Hold the near end of the cord at your lips.</w:t>
      </w:r>
    </w:p>
    <w:p w14:paraId="30C61288" w14:textId="60E14EA0" w:rsidR="000B2E8F" w:rsidRPr="00D03957" w:rsidRDefault="000B2E8F" w:rsidP="00905E4B">
      <w:pPr>
        <w:pStyle w:val="ListParagraph"/>
        <w:numPr>
          <w:ilvl w:val="0"/>
          <w:numId w:val="4"/>
        </w:numPr>
        <w:jc w:val="both"/>
      </w:pPr>
      <w:r w:rsidRPr="00D03957">
        <w:t>Keep the cord straight.</w:t>
      </w:r>
    </w:p>
    <w:p w14:paraId="39C1C073" w14:textId="77777777" w:rsidR="000B2E8F" w:rsidRPr="00D03957" w:rsidRDefault="000B2E8F" w:rsidP="00905E4B">
      <w:pPr>
        <w:pStyle w:val="ListParagraph"/>
        <w:numPr>
          <w:ilvl w:val="0"/>
          <w:numId w:val="4"/>
        </w:numPr>
        <w:jc w:val="both"/>
      </w:pPr>
      <w:r w:rsidRPr="00D03957">
        <w:t>Hold the kamal board perpendicular to the line of sight.</w:t>
      </w:r>
    </w:p>
    <w:p w14:paraId="5900DBD6" w14:textId="77777777" w:rsidR="00491C2D" w:rsidRDefault="00491C2D" w:rsidP="00905E4B">
      <w:pPr>
        <w:jc w:val="both"/>
      </w:pPr>
    </w:p>
    <w:p w14:paraId="10FE7557" w14:textId="089757F3" w:rsidR="000B2E8F" w:rsidRPr="00D03957" w:rsidRDefault="00475148" w:rsidP="00905E4B">
      <w:pPr>
        <w:jc w:val="both"/>
      </w:pPr>
      <w:r>
        <w:t>The</w:t>
      </w:r>
      <w:r w:rsidR="000B2E8F" w:rsidRPr="00D03957">
        <w:t xml:space="preserve"> elevation of Polaris, the North Star, is </w:t>
      </w:r>
      <w:r>
        <w:t xml:space="preserve">measured </w:t>
      </w:r>
      <w:r w:rsidR="000B2E8F" w:rsidRPr="00D03957">
        <w:t>following the steps below (see</w:t>
      </w:r>
      <w:r w:rsidR="00986449">
        <w:t xml:space="preserve"> </w:t>
      </w:r>
      <w:r w:rsidR="00986449">
        <w:fldChar w:fldCharType="begin"/>
      </w:r>
      <w:r w:rsidR="00986449">
        <w:instrText xml:space="preserve"> REF _Ref455062282 \h </w:instrText>
      </w:r>
      <w:r w:rsidR="00905E4B">
        <w:instrText xml:space="preserve"> \* MERGEFORMAT </w:instrText>
      </w:r>
      <w:r w:rsidR="00986449">
        <w:fldChar w:fldCharType="separate"/>
      </w:r>
      <w:r w:rsidR="0012041F" w:rsidRPr="00D03957">
        <w:t xml:space="preserve">Figure </w:t>
      </w:r>
      <w:r w:rsidR="0012041F">
        <w:t>7</w:t>
      </w:r>
      <w:r w:rsidR="00986449">
        <w:fldChar w:fldCharType="end"/>
      </w:r>
      <w:r w:rsidR="000B2E8F" w:rsidRPr="00D03957">
        <w:t>).</w:t>
      </w:r>
    </w:p>
    <w:p w14:paraId="0CE840DB" w14:textId="77777777" w:rsidR="000B2E8F" w:rsidRPr="00D03957" w:rsidRDefault="000B2E8F" w:rsidP="00905E4B">
      <w:pPr>
        <w:pStyle w:val="ListParagraph"/>
        <w:numPr>
          <w:ilvl w:val="0"/>
          <w:numId w:val="3"/>
        </w:numPr>
        <w:jc w:val="both"/>
      </w:pPr>
      <w:r w:rsidRPr="00D03957">
        <w:t>Find Polaris</w:t>
      </w:r>
      <w:r w:rsidR="00986449">
        <w:t xml:space="preserve"> (use </w:t>
      </w:r>
      <w:r w:rsidR="00986449">
        <w:fldChar w:fldCharType="begin"/>
      </w:r>
      <w:r w:rsidR="00986449">
        <w:instrText xml:space="preserve"> REF _Ref454896366 \h </w:instrText>
      </w:r>
      <w:r w:rsidR="00905E4B">
        <w:instrText xml:space="preserve"> \* MERGEFORMAT </w:instrText>
      </w:r>
      <w:r w:rsidR="00986449">
        <w:fldChar w:fldCharType="separate"/>
      </w:r>
      <w:r w:rsidR="0012041F" w:rsidRPr="00D03957">
        <w:t xml:space="preserve">Figure </w:t>
      </w:r>
      <w:r w:rsidR="0012041F">
        <w:t>3</w:t>
      </w:r>
      <w:r w:rsidR="00986449">
        <w:fldChar w:fldCharType="end"/>
      </w:r>
      <w:r w:rsidR="00986449">
        <w:t xml:space="preserve"> as guidance)</w:t>
      </w:r>
      <w:r w:rsidRPr="00D03957">
        <w:t>.</w:t>
      </w:r>
    </w:p>
    <w:p w14:paraId="450CD884" w14:textId="77777777" w:rsidR="000B2E8F" w:rsidRPr="00D03957" w:rsidRDefault="000B2E8F" w:rsidP="00905E4B">
      <w:pPr>
        <w:pStyle w:val="ListParagraph"/>
        <w:numPr>
          <w:ilvl w:val="0"/>
          <w:numId w:val="3"/>
        </w:numPr>
        <w:jc w:val="both"/>
      </w:pPr>
      <w:r w:rsidRPr="00D03957">
        <w:t>Align the lower edge of the kamal board with the horizon.</w:t>
      </w:r>
    </w:p>
    <w:p w14:paraId="18DB1A52" w14:textId="77777777" w:rsidR="000B2E8F" w:rsidRPr="00D03957" w:rsidRDefault="000B2E8F" w:rsidP="00905E4B">
      <w:pPr>
        <w:pStyle w:val="ListParagraph"/>
        <w:numPr>
          <w:ilvl w:val="0"/>
          <w:numId w:val="3"/>
        </w:numPr>
        <w:jc w:val="both"/>
      </w:pPr>
      <w:r w:rsidRPr="00D03957">
        <w:t>Change the length of the cord until the upper edge touches Polaris.</w:t>
      </w:r>
    </w:p>
    <w:p w14:paraId="288D7184" w14:textId="77777777" w:rsidR="000B2E8F" w:rsidRPr="00D03957" w:rsidRDefault="000B2E8F" w:rsidP="00905E4B">
      <w:pPr>
        <w:pStyle w:val="ListParagraph"/>
        <w:numPr>
          <w:ilvl w:val="0"/>
          <w:numId w:val="3"/>
        </w:numPr>
        <w:jc w:val="both"/>
      </w:pPr>
      <w:r w:rsidRPr="00D03957">
        <w:t>Check both alignments.</w:t>
      </w:r>
    </w:p>
    <w:p w14:paraId="5548917F" w14:textId="77777777" w:rsidR="000B2E8F" w:rsidRPr="00D03957" w:rsidRDefault="000B2E8F" w:rsidP="00905E4B">
      <w:pPr>
        <w:pStyle w:val="ListParagraph"/>
        <w:numPr>
          <w:ilvl w:val="0"/>
          <w:numId w:val="3"/>
        </w:numPr>
        <w:jc w:val="both"/>
      </w:pPr>
      <w:r w:rsidRPr="00D03957">
        <w:t>Count the knots starting from the kamal board.</w:t>
      </w:r>
    </w:p>
    <w:p w14:paraId="5C0285FC" w14:textId="77777777" w:rsidR="00491C2D" w:rsidRDefault="00491C2D" w:rsidP="00905E4B">
      <w:pPr>
        <w:jc w:val="both"/>
      </w:pPr>
    </w:p>
    <w:p w14:paraId="67DAEE02" w14:textId="64DAEE5C" w:rsidR="000B69B2" w:rsidRPr="00D03957" w:rsidRDefault="00803ED8" w:rsidP="00905E4B">
      <w:pPr>
        <w:jc w:val="both"/>
      </w:pPr>
      <w:r>
        <w:t>By</w:t>
      </w:r>
      <w:r w:rsidRPr="00D03957">
        <w:t xml:space="preserve"> </w:t>
      </w:r>
      <w:r w:rsidR="00F658D9" w:rsidRPr="00D03957">
        <w:t xml:space="preserve">comparing </w:t>
      </w:r>
      <w:r>
        <w:t xml:space="preserve">your findings </w:t>
      </w:r>
      <w:r w:rsidR="00F658D9" w:rsidRPr="00D03957">
        <w:t>with the list of knots above</w:t>
      </w:r>
      <w:r w:rsidR="00905E4B">
        <w:t xml:space="preserve"> (</w:t>
      </w:r>
      <w:r w:rsidR="00905E4B">
        <w:fldChar w:fldCharType="begin"/>
      </w:r>
      <w:r w:rsidR="00905E4B">
        <w:instrText xml:space="preserve"> REF _Ref473715406 \h  \* MERGEFORMAT </w:instrText>
      </w:r>
      <w:r w:rsidR="00905E4B">
        <w:fldChar w:fldCharType="separate"/>
      </w:r>
      <w:r w:rsidR="0012041F">
        <w:t xml:space="preserve">Table </w:t>
      </w:r>
      <w:r w:rsidR="0012041F">
        <w:rPr>
          <w:noProof/>
        </w:rPr>
        <w:t>2</w:t>
      </w:r>
      <w:r w:rsidR="00905E4B">
        <w:fldChar w:fldCharType="end"/>
      </w:r>
      <w:r w:rsidR="00905E4B">
        <w:t>)</w:t>
      </w:r>
      <w:r w:rsidR="00F658D9" w:rsidRPr="00D03957">
        <w:t xml:space="preserve">, </w:t>
      </w:r>
      <w:r>
        <w:t xml:space="preserve">identify </w:t>
      </w:r>
      <w:r w:rsidR="00F658D9" w:rsidRPr="00D03957">
        <w:t>the angle you have measured. Estimate the angle between knots, if the length of the cord is in between. Fill in the empty spaces in the following paragraph.</w:t>
      </w:r>
    </w:p>
    <w:p w14:paraId="54E9BE48" w14:textId="77777777" w:rsidR="00F658D9" w:rsidRPr="00D03957" w:rsidRDefault="00F658D9" w:rsidP="00905E4B">
      <w:pPr>
        <w:jc w:val="both"/>
      </w:pPr>
    </w:p>
    <w:p w14:paraId="2635BE27" w14:textId="77777777" w:rsidR="00F658D9" w:rsidRPr="00D03957" w:rsidRDefault="00F658D9" w:rsidP="00905E4B">
      <w:pPr>
        <w:jc w:val="both"/>
      </w:pPr>
      <w:r w:rsidRPr="00D03957">
        <w:t xml:space="preserve">The length of the cord is at knot # _________________ . </w:t>
      </w:r>
    </w:p>
    <w:p w14:paraId="76CCAA84" w14:textId="77777777" w:rsidR="00F658D9" w:rsidRPr="00D03957" w:rsidRDefault="00F658D9" w:rsidP="00905E4B">
      <w:pPr>
        <w:jc w:val="both"/>
      </w:pPr>
      <w:r w:rsidRPr="00D03957">
        <w:t>This corresponds to an angle of ______________________ degrees.</w:t>
      </w:r>
    </w:p>
    <w:p w14:paraId="24B68DAE" w14:textId="77777777" w:rsidR="00F658D9" w:rsidRPr="00D03957" w:rsidRDefault="00F658D9" w:rsidP="00905E4B">
      <w:pPr>
        <w:jc w:val="both"/>
      </w:pPr>
    </w:p>
    <w:p w14:paraId="0A660C47" w14:textId="77777777" w:rsidR="00F658D9" w:rsidRPr="00D03957" w:rsidRDefault="00F658D9" w:rsidP="00905E4B">
      <w:pPr>
        <w:jc w:val="both"/>
      </w:pPr>
      <w:r w:rsidRPr="00D03957">
        <w:t xml:space="preserve">You have determined the elevation of Polaris, i.e. the angle between the horizon and the star. This value is </w:t>
      </w:r>
      <w:r w:rsidR="00725B49">
        <w:t>equal</w:t>
      </w:r>
      <w:r w:rsidRPr="00D03957">
        <w:t xml:space="preserve"> to the latitude of your position on Earth.</w:t>
      </w:r>
    </w:p>
    <w:p w14:paraId="07F1BEE3" w14:textId="77777777" w:rsidR="00491C2D" w:rsidRDefault="00491C2D" w:rsidP="00905E4B">
      <w:pPr>
        <w:jc w:val="both"/>
      </w:pPr>
    </w:p>
    <w:p w14:paraId="6034BBB1" w14:textId="021F75B6" w:rsidR="00903194" w:rsidRPr="00D03957" w:rsidRDefault="00903194" w:rsidP="00905E4B">
      <w:pPr>
        <w:jc w:val="both"/>
      </w:pPr>
      <w:r w:rsidRPr="00D03957">
        <w:t xml:space="preserve">If you compare your result with </w:t>
      </w:r>
      <w:r w:rsidR="00902227">
        <w:t xml:space="preserve">those obtained by </w:t>
      </w:r>
      <w:r w:rsidRPr="00D03957">
        <w:t>the students, how much do the values differ? Can you imagine a reason for this?</w:t>
      </w:r>
    </w:p>
    <w:p w14:paraId="62115C1A" w14:textId="77777777" w:rsidR="00903194" w:rsidRDefault="00903194" w:rsidP="00905E4B">
      <w:pPr>
        <w:jc w:val="both"/>
      </w:pPr>
    </w:p>
    <w:p w14:paraId="4F073360" w14:textId="77777777" w:rsidR="00491C2D" w:rsidRPr="00D03957" w:rsidRDefault="00491C2D" w:rsidP="00905E4B">
      <w:pPr>
        <w:jc w:val="both"/>
      </w:pPr>
    </w:p>
    <w:p w14:paraId="624AD339" w14:textId="77777777" w:rsidR="00903194" w:rsidRDefault="00903194" w:rsidP="00905E4B">
      <w:pPr>
        <w:jc w:val="both"/>
      </w:pPr>
      <w:r w:rsidRPr="00D03957">
        <w:t>How would that have affected real navigation?</w:t>
      </w:r>
    </w:p>
    <w:p w14:paraId="6B961A61" w14:textId="77777777" w:rsidR="00905E4B" w:rsidRDefault="00905E4B" w:rsidP="00905E4B">
      <w:pPr>
        <w:jc w:val="both"/>
      </w:pPr>
    </w:p>
    <w:p w14:paraId="787EF1EC" w14:textId="77777777" w:rsidR="00917F21" w:rsidRPr="00D03957" w:rsidRDefault="00917F21" w:rsidP="00905E4B">
      <w:pPr>
        <w:jc w:val="both"/>
      </w:pPr>
    </w:p>
    <w:p w14:paraId="3913E026" w14:textId="77777777" w:rsidR="000B69B2" w:rsidRPr="00D03957" w:rsidRDefault="00F658D9" w:rsidP="006B634D">
      <w:pPr>
        <w:spacing w:after="0"/>
        <w:jc w:val="both"/>
        <w:rPr>
          <w:b/>
          <w:sz w:val="24"/>
          <w:szCs w:val="24"/>
        </w:rPr>
      </w:pPr>
      <w:r w:rsidRPr="00D03957">
        <w:rPr>
          <w:b/>
          <w:sz w:val="24"/>
          <w:szCs w:val="24"/>
        </w:rPr>
        <w:lastRenderedPageBreak/>
        <w:t>Analysis</w:t>
      </w:r>
    </w:p>
    <w:p w14:paraId="4A8ADD8F" w14:textId="3DF729E5" w:rsidR="00F658D9" w:rsidRPr="00D03957" w:rsidRDefault="00AF0AD1" w:rsidP="00905E4B">
      <w:pPr>
        <w:jc w:val="both"/>
      </w:pPr>
      <w:r w:rsidRPr="00D03957">
        <w:t xml:space="preserve">In order to </w:t>
      </w:r>
      <w:r w:rsidR="00225722">
        <w:t xml:space="preserve">determine </w:t>
      </w:r>
      <w:r w:rsidRPr="00D03957">
        <w:t>how accura</w:t>
      </w:r>
      <w:r w:rsidR="00903194" w:rsidRPr="00D03957">
        <w:t xml:space="preserve">te your measurement is, </w:t>
      </w:r>
      <w:r w:rsidRPr="00D03957">
        <w:t>consult a map that contains coordinates or online services like Google Maps or Googl</w:t>
      </w:r>
      <w:r w:rsidR="0042199C">
        <w:t>e Earth. Find your location on e</w:t>
      </w:r>
      <w:r w:rsidRPr="00D03957">
        <w:t>arth and the coordinates of your position.</w:t>
      </w:r>
    </w:p>
    <w:p w14:paraId="4C6282ED" w14:textId="4E0F144D" w:rsidR="006462E7" w:rsidRDefault="006462E7" w:rsidP="00905E4B">
      <w:pPr>
        <w:jc w:val="both"/>
      </w:pPr>
      <w:r w:rsidRPr="00D03957">
        <w:t>In Google Earth, you can right-click on y</w:t>
      </w:r>
      <w:r w:rsidR="0042199C">
        <w:t>our location and then click on “What’s here?”</w:t>
      </w:r>
      <w:r w:rsidR="00491C2D">
        <w:t>.</w:t>
      </w:r>
      <w:r w:rsidRPr="00D03957">
        <w:t xml:space="preserve"> A small window appears at the bottom of the screen </w:t>
      </w:r>
      <w:r w:rsidR="00225722">
        <w:t>and</w:t>
      </w:r>
      <w:r w:rsidR="00225722" w:rsidRPr="00D03957">
        <w:t xml:space="preserve"> </w:t>
      </w:r>
      <w:r w:rsidRPr="00D03957">
        <w:t>lists two numbers. The first is the latitude in degrees with decimals.</w:t>
      </w:r>
    </w:p>
    <w:p w14:paraId="7A459EFA" w14:textId="77777777" w:rsidR="00491C2D" w:rsidRPr="00D03957" w:rsidRDefault="00491C2D" w:rsidP="00905E4B">
      <w:pPr>
        <w:jc w:val="both"/>
      </w:pPr>
    </w:p>
    <w:p w14:paraId="5BF0D7B4" w14:textId="77777777" w:rsidR="00AF0AD1" w:rsidRPr="00D03957" w:rsidRDefault="00AF0AD1" w:rsidP="00905E4B">
      <w:pPr>
        <w:jc w:val="both"/>
      </w:pPr>
      <w:r w:rsidRPr="00D03957">
        <w:t>Latitude: __________________________</w:t>
      </w:r>
    </w:p>
    <w:p w14:paraId="418FEA09" w14:textId="77777777" w:rsidR="00491C2D" w:rsidRDefault="00491C2D" w:rsidP="00905E4B">
      <w:pPr>
        <w:jc w:val="both"/>
      </w:pPr>
    </w:p>
    <w:p w14:paraId="49122659" w14:textId="77777777" w:rsidR="00D03957" w:rsidRDefault="00AF0AD1" w:rsidP="00905E4B">
      <w:pPr>
        <w:jc w:val="both"/>
      </w:pPr>
      <w:r w:rsidRPr="00D03957">
        <w:t>Perhaps, the values do not match as well as you had thought. Can you imagine why?</w:t>
      </w:r>
    </w:p>
    <w:p w14:paraId="5855FE52" w14:textId="77777777" w:rsidR="006B634D" w:rsidRDefault="006B634D" w:rsidP="00905E4B">
      <w:pPr>
        <w:jc w:val="both"/>
      </w:pPr>
    </w:p>
    <w:p w14:paraId="760A6F65" w14:textId="77777777" w:rsidR="00491C2D" w:rsidRDefault="00491C2D">
      <w:pPr>
        <w:rPr>
          <w:rFonts w:eastAsia="Times New Roman" w:cs="Times New Roman"/>
          <w:b/>
          <w:sz w:val="28"/>
          <w:szCs w:val="28"/>
        </w:rPr>
      </w:pPr>
      <w:r>
        <w:rPr>
          <w:b/>
          <w:sz w:val="28"/>
          <w:szCs w:val="28"/>
        </w:rPr>
        <w:br w:type="page"/>
      </w:r>
    </w:p>
    <w:p w14:paraId="09606D35" w14:textId="77777777" w:rsidR="00D03957" w:rsidRPr="00D03957" w:rsidRDefault="00D03957" w:rsidP="00905E4B">
      <w:pPr>
        <w:pStyle w:val="NoSpacing"/>
        <w:spacing w:after="240"/>
        <w:jc w:val="both"/>
        <w:rPr>
          <w:b/>
          <w:sz w:val="28"/>
          <w:szCs w:val="28"/>
        </w:rPr>
      </w:pPr>
      <w:r w:rsidRPr="00D03957">
        <w:rPr>
          <w:b/>
          <w:sz w:val="28"/>
          <w:szCs w:val="28"/>
        </w:rPr>
        <w:lastRenderedPageBreak/>
        <w:t>Glossary</w:t>
      </w:r>
    </w:p>
    <w:p w14:paraId="534A32F0" w14:textId="77777777" w:rsidR="00D03957" w:rsidRPr="00D03957" w:rsidRDefault="00D03957" w:rsidP="00905E4B">
      <w:pPr>
        <w:pStyle w:val="NoSpacing"/>
        <w:jc w:val="both"/>
        <w:rPr>
          <w:rStyle w:val="Strong"/>
          <w:b w:val="0"/>
          <w:i/>
        </w:rPr>
      </w:pPr>
      <w:bookmarkStart w:id="10" w:name="ApparentMovement"/>
      <w:r w:rsidRPr="00D03957">
        <w:rPr>
          <w:rStyle w:val="Strong"/>
          <w:b w:val="0"/>
          <w:i/>
        </w:rPr>
        <w:t>Apparent movement</w:t>
      </w:r>
    </w:p>
    <w:bookmarkEnd w:id="10"/>
    <w:p w14:paraId="6091133A" w14:textId="6830555E" w:rsidR="00D03957" w:rsidRPr="00D03957" w:rsidRDefault="00D03957" w:rsidP="00905E4B">
      <w:pPr>
        <w:pStyle w:val="NoSpacing"/>
        <w:jc w:val="both"/>
        <w:rPr>
          <w:rStyle w:val="Emphasis"/>
          <w:i w:val="0"/>
        </w:rPr>
      </w:pPr>
      <w:r w:rsidRPr="00D03957">
        <w:rPr>
          <w:rStyle w:val="Emphasis"/>
          <w:i w:val="0"/>
        </w:rPr>
        <w:t>Movement of celestial objects which</w:t>
      </w:r>
      <w:r w:rsidR="00FF73FE">
        <w:rPr>
          <w:rStyle w:val="Emphasis"/>
          <w:i w:val="0"/>
        </w:rPr>
        <w:t>,</w:t>
      </w:r>
      <w:r w:rsidRPr="00D03957">
        <w:rPr>
          <w:rStyle w:val="Emphasis"/>
          <w:i w:val="0"/>
        </w:rPr>
        <w:t xml:space="preserve"> in fact</w:t>
      </w:r>
      <w:r w:rsidR="00FF73FE">
        <w:rPr>
          <w:rStyle w:val="Emphasis"/>
          <w:i w:val="0"/>
        </w:rPr>
        <w:t>,</w:t>
      </w:r>
      <w:r w:rsidRPr="00D03957">
        <w:rPr>
          <w:rStyle w:val="Emphasis"/>
          <w:i w:val="0"/>
        </w:rPr>
        <w:t xml:space="preserve"> is caused by the rotation of the </w:t>
      </w:r>
      <w:r w:rsidR="000E458E" w:rsidRPr="00D03957">
        <w:rPr>
          <w:rStyle w:val="Emphasis"/>
          <w:i w:val="0"/>
        </w:rPr>
        <w:t>Earth</w:t>
      </w:r>
      <w:r w:rsidRPr="00D03957">
        <w:rPr>
          <w:rStyle w:val="Emphasis"/>
          <w:i w:val="0"/>
        </w:rPr>
        <w:t>.</w:t>
      </w:r>
    </w:p>
    <w:p w14:paraId="389B8371" w14:textId="77777777" w:rsidR="00D03957" w:rsidRPr="00D03957" w:rsidRDefault="00D03957" w:rsidP="00905E4B">
      <w:pPr>
        <w:pStyle w:val="NoSpacing"/>
        <w:jc w:val="both"/>
        <w:rPr>
          <w:rStyle w:val="Emphasis"/>
          <w:i w:val="0"/>
        </w:rPr>
      </w:pPr>
    </w:p>
    <w:p w14:paraId="410E6B0E" w14:textId="77777777" w:rsidR="00D03957" w:rsidRPr="00D03957" w:rsidRDefault="00D03957" w:rsidP="00905E4B">
      <w:pPr>
        <w:pStyle w:val="NoSpacing"/>
        <w:jc w:val="both"/>
        <w:rPr>
          <w:i/>
        </w:rPr>
      </w:pPr>
      <w:bookmarkStart w:id="11" w:name="CardinalDirections"/>
      <w:r w:rsidRPr="00D03957">
        <w:rPr>
          <w:i/>
        </w:rPr>
        <w:t>Cardinal directions</w:t>
      </w:r>
    </w:p>
    <w:bookmarkEnd w:id="11"/>
    <w:p w14:paraId="612DCC3B" w14:textId="338AAD35" w:rsidR="00D03957" w:rsidRPr="00D03957" w:rsidRDefault="00D03957" w:rsidP="00905E4B">
      <w:pPr>
        <w:pStyle w:val="NoSpacing"/>
        <w:jc w:val="both"/>
      </w:pPr>
      <w:r w:rsidRPr="00D03957">
        <w:t xml:space="preserve">Main directions, i.e. </w:t>
      </w:r>
      <w:r w:rsidR="002267FC" w:rsidRPr="00D03957">
        <w:t>north, south, west</w:t>
      </w:r>
      <w:r w:rsidR="002267FC">
        <w:t xml:space="preserve"> and</w:t>
      </w:r>
      <w:r w:rsidR="002267FC" w:rsidRPr="00D03957">
        <w:t xml:space="preserve"> east</w:t>
      </w:r>
    </w:p>
    <w:p w14:paraId="3500CC99" w14:textId="77777777" w:rsidR="00D03957" w:rsidRPr="00D03957" w:rsidRDefault="00D03957" w:rsidP="00905E4B">
      <w:pPr>
        <w:pStyle w:val="NoSpacing"/>
        <w:jc w:val="both"/>
      </w:pPr>
    </w:p>
    <w:p w14:paraId="7AB5E943" w14:textId="77777777" w:rsidR="00D03957" w:rsidRPr="00D03957" w:rsidRDefault="00D03957" w:rsidP="00905E4B">
      <w:pPr>
        <w:pStyle w:val="NoSpacing"/>
        <w:jc w:val="both"/>
        <w:rPr>
          <w:i/>
        </w:rPr>
      </w:pPr>
      <w:bookmarkStart w:id="12" w:name="Circumpolar"/>
      <w:r w:rsidRPr="00D03957">
        <w:rPr>
          <w:i/>
        </w:rPr>
        <w:t>Circumpolar</w:t>
      </w:r>
    </w:p>
    <w:bookmarkEnd w:id="12"/>
    <w:p w14:paraId="2FC2ADD2" w14:textId="77777777" w:rsidR="00D03957" w:rsidRPr="00D03957" w:rsidRDefault="00D03957" w:rsidP="00905E4B">
      <w:pPr>
        <w:pStyle w:val="NoSpacing"/>
        <w:jc w:val="both"/>
      </w:pPr>
      <w:r w:rsidRPr="00D03957">
        <w:t>Property of celestial objects that never set below the horizon.</w:t>
      </w:r>
    </w:p>
    <w:p w14:paraId="5A931C24" w14:textId="77777777" w:rsidR="00D03957" w:rsidRPr="00D03957" w:rsidRDefault="00D03957" w:rsidP="00905E4B">
      <w:pPr>
        <w:pStyle w:val="NoSpacing"/>
        <w:jc w:val="both"/>
      </w:pPr>
    </w:p>
    <w:p w14:paraId="58AB7C86" w14:textId="77777777" w:rsidR="00D03957" w:rsidRPr="00D03957" w:rsidRDefault="00D03957" w:rsidP="00905E4B">
      <w:pPr>
        <w:pStyle w:val="NoSpacing"/>
        <w:jc w:val="both"/>
        <w:rPr>
          <w:i/>
        </w:rPr>
      </w:pPr>
      <w:bookmarkStart w:id="13" w:name="Culmination"/>
      <w:r w:rsidRPr="00D03957">
        <w:rPr>
          <w:i/>
        </w:rPr>
        <w:t>Culmination</w:t>
      </w:r>
    </w:p>
    <w:bookmarkEnd w:id="13"/>
    <w:p w14:paraId="45D50CA7" w14:textId="77777777" w:rsidR="00D03957" w:rsidRPr="00D03957" w:rsidRDefault="00D03957" w:rsidP="00905E4B">
      <w:pPr>
        <w:pStyle w:val="NoSpacing"/>
        <w:jc w:val="both"/>
      </w:pPr>
      <w:r w:rsidRPr="00D03957">
        <w:t>Passing the meridian of celestial objects. These objects attain their highest or lowest elevation there.</w:t>
      </w:r>
    </w:p>
    <w:p w14:paraId="195332B2" w14:textId="77777777" w:rsidR="00D03957" w:rsidRPr="00D03957" w:rsidRDefault="00D03957" w:rsidP="00905E4B">
      <w:pPr>
        <w:pStyle w:val="NoSpacing"/>
        <w:jc w:val="both"/>
      </w:pPr>
    </w:p>
    <w:p w14:paraId="27CC89D8" w14:textId="77777777" w:rsidR="00D03957" w:rsidRPr="00D03957" w:rsidRDefault="00D03957" w:rsidP="00905E4B">
      <w:pPr>
        <w:pStyle w:val="NoSpacing"/>
        <w:jc w:val="both"/>
        <w:rPr>
          <w:i/>
        </w:rPr>
      </w:pPr>
      <w:bookmarkStart w:id="14" w:name="Diurnal"/>
      <w:r w:rsidRPr="00D03957">
        <w:rPr>
          <w:i/>
        </w:rPr>
        <w:t>Diurnal</w:t>
      </w:r>
    </w:p>
    <w:bookmarkEnd w:id="14"/>
    <w:p w14:paraId="6CD0D944" w14:textId="1FD19E4A" w:rsidR="00D03957" w:rsidRPr="00D03957" w:rsidRDefault="00D03957" w:rsidP="00905E4B">
      <w:pPr>
        <w:pStyle w:val="NoSpacing"/>
        <w:jc w:val="both"/>
      </w:pPr>
      <w:r w:rsidRPr="00D03957">
        <w:t xml:space="preserve">Concerning a period that is caused by the daily rotation of the </w:t>
      </w:r>
      <w:r w:rsidR="00334B88" w:rsidRPr="00D03957">
        <w:t xml:space="preserve">Earth </w:t>
      </w:r>
      <w:r w:rsidRPr="00D03957">
        <w:t>around its axis.</w:t>
      </w:r>
    </w:p>
    <w:p w14:paraId="232BEF94" w14:textId="77777777" w:rsidR="00D03957" w:rsidRPr="00D03957" w:rsidRDefault="00D03957" w:rsidP="00905E4B">
      <w:pPr>
        <w:pStyle w:val="NoSpacing"/>
        <w:jc w:val="both"/>
      </w:pPr>
    </w:p>
    <w:p w14:paraId="6792CD91" w14:textId="77777777" w:rsidR="00D03957" w:rsidRPr="00D03957" w:rsidRDefault="00D03957" w:rsidP="00905E4B">
      <w:pPr>
        <w:pStyle w:val="NoSpacing"/>
        <w:jc w:val="both"/>
        <w:rPr>
          <w:i/>
        </w:rPr>
      </w:pPr>
      <w:r w:rsidRPr="00D03957">
        <w:rPr>
          <w:i/>
        </w:rPr>
        <w:t>Elevation</w:t>
      </w:r>
    </w:p>
    <w:p w14:paraId="05E5147D" w14:textId="77777777" w:rsidR="00D03957" w:rsidRPr="00D03957" w:rsidRDefault="00D03957" w:rsidP="00905E4B">
      <w:pPr>
        <w:pStyle w:val="NoSpacing"/>
        <w:jc w:val="both"/>
      </w:pPr>
      <w:r w:rsidRPr="00D03957">
        <w:t>Angular distance between a celestial object and the horizon.</w:t>
      </w:r>
    </w:p>
    <w:p w14:paraId="404FA699" w14:textId="77777777" w:rsidR="00D03957" w:rsidRPr="00D03957" w:rsidRDefault="00D03957" w:rsidP="00905E4B">
      <w:pPr>
        <w:pStyle w:val="NoSpacing"/>
        <w:jc w:val="both"/>
      </w:pPr>
    </w:p>
    <w:p w14:paraId="4AB71559" w14:textId="77777777" w:rsidR="00D03957" w:rsidRPr="00D03957" w:rsidRDefault="00D03957" w:rsidP="00905E4B">
      <w:pPr>
        <w:pStyle w:val="NoSpacing"/>
        <w:jc w:val="both"/>
        <w:rPr>
          <w:i/>
        </w:rPr>
      </w:pPr>
      <w:bookmarkStart w:id="15" w:name="GreatCircle"/>
      <w:r w:rsidRPr="00D03957">
        <w:rPr>
          <w:i/>
        </w:rPr>
        <w:t>Great circle</w:t>
      </w:r>
    </w:p>
    <w:bookmarkEnd w:id="15"/>
    <w:p w14:paraId="6CBAC208" w14:textId="77777777" w:rsidR="00D03957" w:rsidRPr="00D03957" w:rsidRDefault="00D03957" w:rsidP="00905E4B">
      <w:pPr>
        <w:pStyle w:val="NoSpacing"/>
        <w:jc w:val="both"/>
      </w:pPr>
      <w:r w:rsidRPr="00D03957">
        <w:t>A circle on a sphere, whose radius is identical to the radius of the sphere.</w:t>
      </w:r>
    </w:p>
    <w:p w14:paraId="53B2B0C7" w14:textId="77777777" w:rsidR="00D03957" w:rsidRPr="00D03957" w:rsidRDefault="00D03957" w:rsidP="00905E4B">
      <w:pPr>
        <w:pStyle w:val="NoSpacing"/>
        <w:jc w:val="both"/>
      </w:pPr>
    </w:p>
    <w:p w14:paraId="0934B683" w14:textId="77777777" w:rsidR="00D03957" w:rsidRPr="00D03957" w:rsidRDefault="00D03957" w:rsidP="00905E4B">
      <w:pPr>
        <w:pStyle w:val="NoSpacing"/>
        <w:jc w:val="both"/>
        <w:rPr>
          <w:i/>
        </w:rPr>
      </w:pPr>
      <w:bookmarkStart w:id="16" w:name="Meridian"/>
      <w:r w:rsidRPr="00D03957">
        <w:rPr>
          <w:i/>
        </w:rPr>
        <w:t>Meridian</w:t>
      </w:r>
    </w:p>
    <w:bookmarkEnd w:id="16"/>
    <w:p w14:paraId="464A6880" w14:textId="6A239EEC" w:rsidR="00D03957" w:rsidRPr="00D03957" w:rsidRDefault="00D03957" w:rsidP="00905E4B">
      <w:pPr>
        <w:pStyle w:val="NoSpacing"/>
        <w:jc w:val="both"/>
      </w:pPr>
      <w:r w:rsidRPr="00D03957">
        <w:t xml:space="preserve">A line that connects </w:t>
      </w:r>
      <w:r w:rsidR="0001455E" w:rsidRPr="00D03957">
        <w:t xml:space="preserve">north and south </w:t>
      </w:r>
      <w:r w:rsidRPr="00D03957">
        <w:t xml:space="preserve">at the horizon via the </w:t>
      </w:r>
      <w:r w:rsidR="0001455E">
        <w:t>z</w:t>
      </w:r>
      <w:r w:rsidRPr="00D03957">
        <w:t>enith.</w:t>
      </w:r>
    </w:p>
    <w:p w14:paraId="2F97D715" w14:textId="77777777" w:rsidR="00D03957" w:rsidRPr="00D03957" w:rsidRDefault="00D03957" w:rsidP="00905E4B">
      <w:pPr>
        <w:pStyle w:val="NoSpacing"/>
        <w:jc w:val="both"/>
      </w:pPr>
    </w:p>
    <w:p w14:paraId="6F231FA3" w14:textId="77777777" w:rsidR="00D03957" w:rsidRPr="00D03957" w:rsidRDefault="00D03957" w:rsidP="00905E4B">
      <w:pPr>
        <w:pStyle w:val="NoSpacing"/>
        <w:jc w:val="both"/>
        <w:rPr>
          <w:i/>
        </w:rPr>
      </w:pPr>
      <w:bookmarkStart w:id="17" w:name="PoleHeight"/>
      <w:r w:rsidRPr="00D03957">
        <w:rPr>
          <w:i/>
        </w:rPr>
        <w:t>Pole height</w:t>
      </w:r>
    </w:p>
    <w:bookmarkEnd w:id="17"/>
    <w:p w14:paraId="31819658" w14:textId="77777777" w:rsidR="00D03957" w:rsidRPr="00D03957" w:rsidRDefault="00D03957" w:rsidP="00905E4B">
      <w:pPr>
        <w:pStyle w:val="NoSpacing"/>
        <w:jc w:val="both"/>
      </w:pPr>
      <w:r w:rsidRPr="00D03957">
        <w:t>Elevation of a celestial pole. Its value is identical to the latitude of the observer on earth.</w:t>
      </w:r>
    </w:p>
    <w:p w14:paraId="5371779F" w14:textId="77777777" w:rsidR="00D03957" w:rsidRPr="00D03957" w:rsidRDefault="00D03957" w:rsidP="00905E4B">
      <w:pPr>
        <w:pStyle w:val="NoSpacing"/>
        <w:jc w:val="both"/>
      </w:pPr>
    </w:p>
    <w:p w14:paraId="4306FDCE" w14:textId="77777777" w:rsidR="00D03957" w:rsidRPr="00D03957" w:rsidRDefault="00D03957" w:rsidP="00905E4B">
      <w:pPr>
        <w:pStyle w:val="NoSpacing"/>
        <w:jc w:val="both"/>
        <w:rPr>
          <w:i/>
        </w:rPr>
      </w:pPr>
      <w:bookmarkStart w:id="18" w:name="SphericalCoordinates"/>
      <w:r w:rsidRPr="00D03957">
        <w:rPr>
          <w:i/>
        </w:rPr>
        <w:t>Spherical polar coordinates</w:t>
      </w:r>
    </w:p>
    <w:bookmarkEnd w:id="18"/>
    <w:p w14:paraId="7E43A904" w14:textId="3D489214" w:rsidR="00D03957" w:rsidRPr="00D03957" w:rsidRDefault="00A0341F" w:rsidP="00905E4B">
      <w:pPr>
        <w:pStyle w:val="NoSpacing"/>
        <w:jc w:val="both"/>
      </w:pPr>
      <w:r w:rsidRPr="00D03957">
        <w:t>The natural coordinate system of a flat plane is Cartesian and measures distances in two perpendic</w:t>
      </w:r>
      <w:r w:rsidRPr="00D03957">
        <w:softHyphen/>
        <w:t xml:space="preserve">ular directions (ahead, back, left, right). For a sphere, this is not very useful, because it has neither </w:t>
      </w:r>
      <w:r>
        <w:t xml:space="preserve">a </w:t>
      </w:r>
      <w:r w:rsidRPr="00D03957">
        <w:t>beginning nor ending. Instead, the fixed point is the centre of the sphere. When projected outside from the central position, any point on the surface of the sphere can be determined by two angles</w:t>
      </w:r>
      <w:r>
        <w:t>,</w:t>
      </w:r>
      <w:r w:rsidRPr="00D03957">
        <w:t xml:space="preserve"> with one of them being related to the symmetry axis. </w:t>
      </w:r>
      <w:r>
        <w:t>This</w:t>
      </w:r>
      <w:r w:rsidRPr="00D03957">
        <w:t xml:space="preserve"> axis defines </w:t>
      </w:r>
      <w:r>
        <w:t xml:space="preserve">the </w:t>
      </w:r>
      <w:r w:rsidRPr="00D03957">
        <w:t xml:space="preserve">two poles. In addition, there is the radius that represents the third dimension of space, which </w:t>
      </w:r>
      <w:r>
        <w:t>enables</w:t>
      </w:r>
      <w:r w:rsidRPr="00D03957">
        <w:t xml:space="preserve"> </w:t>
      </w:r>
      <w:r>
        <w:t xml:space="preserve">us to </w:t>
      </w:r>
      <w:r w:rsidRPr="00D03957">
        <w:t>determin</w:t>
      </w:r>
      <w:r>
        <w:t>e</w:t>
      </w:r>
      <w:r w:rsidRPr="00D03957">
        <w:t xml:space="preserve"> each point within a sphere. This defines the spherical polar coordinates. When defining points on the surface of a sphere, the radius stays constant</w:t>
      </w:r>
      <w:r w:rsidR="00D03957" w:rsidRPr="00D03957">
        <w:t>.</w:t>
      </w:r>
    </w:p>
    <w:p w14:paraId="04B7EED9" w14:textId="77777777" w:rsidR="00D03957" w:rsidRPr="00D03957" w:rsidRDefault="00D03957" w:rsidP="00905E4B">
      <w:pPr>
        <w:pStyle w:val="NoSpacing"/>
        <w:jc w:val="both"/>
      </w:pPr>
    </w:p>
    <w:p w14:paraId="1F52BFFE" w14:textId="77777777" w:rsidR="00D03957" w:rsidRPr="00D03957" w:rsidRDefault="00D03957" w:rsidP="00905E4B">
      <w:pPr>
        <w:pStyle w:val="NoSpacing"/>
        <w:jc w:val="both"/>
        <w:rPr>
          <w:i/>
        </w:rPr>
      </w:pPr>
      <w:bookmarkStart w:id="19" w:name="Zenith"/>
      <w:r w:rsidRPr="00D03957">
        <w:rPr>
          <w:i/>
        </w:rPr>
        <w:t>Zenith</w:t>
      </w:r>
    </w:p>
    <w:bookmarkEnd w:id="19"/>
    <w:p w14:paraId="449C3FDA" w14:textId="77777777" w:rsidR="00AF0AD1" w:rsidRPr="00D03957" w:rsidRDefault="00D03957" w:rsidP="00905E4B">
      <w:pPr>
        <w:pStyle w:val="NoSpacing"/>
        <w:jc w:val="both"/>
      </w:pPr>
      <w:r w:rsidRPr="00D03957">
        <w:t>Point in the sky directly above.</w:t>
      </w:r>
    </w:p>
    <w:sectPr w:rsidR="00AF0AD1" w:rsidRPr="00D03957" w:rsidSect="009C1F7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98DB15" w14:textId="77777777" w:rsidR="00264E96" w:rsidRDefault="00264E96" w:rsidP="009C1F72">
      <w:pPr>
        <w:spacing w:after="0" w:line="240" w:lineRule="auto"/>
      </w:pPr>
      <w:r>
        <w:separator/>
      </w:r>
    </w:p>
  </w:endnote>
  <w:endnote w:type="continuationSeparator" w:id="0">
    <w:p w14:paraId="1EF6FDB5" w14:textId="77777777" w:rsidR="00264E96" w:rsidRDefault="00264E96" w:rsidP="009C1F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E513C" w14:textId="67DFB2B2" w:rsidR="00801F30" w:rsidRPr="00027578" w:rsidRDefault="00027578">
    <w:pPr>
      <w:pStyle w:val="Footer"/>
      <w:rPr>
        <w:sz w:val="18"/>
        <w:szCs w:val="18"/>
      </w:rPr>
    </w:pPr>
    <w:r w:rsidRPr="00801F30">
      <w:rPr>
        <w:sz w:val="18"/>
        <w:szCs w:val="18"/>
      </w:rPr>
      <w:fldChar w:fldCharType="begin"/>
    </w:r>
    <w:r w:rsidRPr="00801F30">
      <w:rPr>
        <w:sz w:val="18"/>
        <w:szCs w:val="18"/>
      </w:rPr>
      <w:instrText>PAGE   \* MERGEFORMAT</w:instrText>
    </w:r>
    <w:r w:rsidRPr="00801F30">
      <w:rPr>
        <w:sz w:val="18"/>
        <w:szCs w:val="18"/>
      </w:rPr>
      <w:fldChar w:fldCharType="separate"/>
    </w:r>
    <w:r w:rsidR="005D70D9" w:rsidRPr="005D70D9">
      <w:rPr>
        <w:noProof/>
        <w:sz w:val="18"/>
        <w:szCs w:val="18"/>
        <w:lang w:val="de-DE"/>
      </w:rPr>
      <w:t>10</w:t>
    </w:r>
    <w:r w:rsidRPr="00801F30">
      <w:rPr>
        <w:sz w:val="18"/>
        <w:szCs w:val="18"/>
      </w:rPr>
      <w:fldChar w:fldCharType="end"/>
    </w:r>
    <w:r>
      <w:rPr>
        <w:sz w:val="18"/>
        <w:szCs w:val="18"/>
      </w:rPr>
      <w:tab/>
    </w:r>
    <w:r>
      <w:rPr>
        <w:sz w:val="18"/>
        <w:szCs w:val="18"/>
      </w:rPr>
      <w:tab/>
    </w:r>
    <w:r w:rsidR="00801F30" w:rsidRPr="00801F30">
      <w:rPr>
        <w:sz w:val="18"/>
        <w:szCs w:val="18"/>
      </w:rPr>
      <w:t>Workshe</w:t>
    </w:r>
    <w:r>
      <w:rPr>
        <w:sz w:val="18"/>
        <w:szCs w:val="18"/>
      </w:rPr>
      <w:t>ets: Navigating with the Kama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21947" w14:textId="5C74B39E" w:rsidR="00801F30" w:rsidRPr="00801F30" w:rsidRDefault="00801F30" w:rsidP="00027578">
    <w:pPr>
      <w:pStyle w:val="Footer"/>
      <w:tabs>
        <w:tab w:val="clear" w:pos="4513"/>
        <w:tab w:val="clear" w:pos="9026"/>
        <w:tab w:val="left" w:pos="0"/>
        <w:tab w:val="center" w:pos="4536"/>
        <w:tab w:val="right" w:pos="9072"/>
      </w:tabs>
      <w:rPr>
        <w:sz w:val="18"/>
        <w:szCs w:val="18"/>
      </w:rPr>
    </w:pPr>
    <w:r w:rsidRPr="00801F30">
      <w:rPr>
        <w:sz w:val="18"/>
        <w:szCs w:val="18"/>
      </w:rPr>
      <w:t>Worksheets: Navigating with the Kamal</w:t>
    </w:r>
    <w:r w:rsidRPr="00801F30">
      <w:rPr>
        <w:sz w:val="18"/>
        <w:szCs w:val="18"/>
      </w:rPr>
      <w:tab/>
    </w:r>
    <w:r w:rsidRPr="00801F30">
      <w:rPr>
        <w:sz w:val="18"/>
        <w:szCs w:val="18"/>
      </w:rPr>
      <w:tab/>
    </w:r>
    <w:r w:rsidRPr="00801F30">
      <w:rPr>
        <w:sz w:val="18"/>
        <w:szCs w:val="18"/>
      </w:rPr>
      <w:fldChar w:fldCharType="begin"/>
    </w:r>
    <w:r w:rsidRPr="00801F30">
      <w:rPr>
        <w:sz w:val="18"/>
        <w:szCs w:val="18"/>
      </w:rPr>
      <w:instrText>PAGE   \* MERGEFORMAT</w:instrText>
    </w:r>
    <w:r w:rsidRPr="00801F30">
      <w:rPr>
        <w:sz w:val="18"/>
        <w:szCs w:val="18"/>
      </w:rPr>
      <w:fldChar w:fldCharType="separate"/>
    </w:r>
    <w:r w:rsidR="005D70D9" w:rsidRPr="005D70D9">
      <w:rPr>
        <w:noProof/>
        <w:sz w:val="18"/>
        <w:szCs w:val="18"/>
        <w:lang w:val="de-DE"/>
      </w:rPr>
      <w:t>11</w:t>
    </w:r>
    <w:r w:rsidRPr="00801F30">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235AEA" w14:textId="77777777" w:rsidR="00264E96" w:rsidRDefault="00264E96" w:rsidP="009C1F72">
      <w:pPr>
        <w:spacing w:after="0" w:line="240" w:lineRule="auto"/>
      </w:pPr>
      <w:r>
        <w:separator/>
      </w:r>
    </w:p>
  </w:footnote>
  <w:footnote w:type="continuationSeparator" w:id="0">
    <w:p w14:paraId="48433C80" w14:textId="77777777" w:rsidR="00264E96" w:rsidRDefault="00264E96" w:rsidP="009C1F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34D075" w14:textId="77777777" w:rsidR="00027578" w:rsidRDefault="00027578" w:rsidP="00027578">
    <w:pPr>
      <w:pStyle w:val="Header"/>
      <w:tabs>
        <w:tab w:val="clear" w:pos="4513"/>
        <w:tab w:val="clear" w:pos="9026"/>
        <w:tab w:val="left" w:pos="0"/>
        <w:tab w:val="center" w:pos="4536"/>
        <w:tab w:val="right" w:pos="9072"/>
      </w:tabs>
    </w:pPr>
    <w:r w:rsidRPr="00E8342E">
      <w:rPr>
        <w:noProof/>
        <w:lang w:val="de-DE" w:eastAsia="de-DE"/>
      </w:rPr>
      <w:drawing>
        <wp:inline distT="0" distB="0" distL="0" distR="0" wp14:anchorId="4E1F7FD5" wp14:editId="2977F362">
          <wp:extent cx="3686175" cy="723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b="9521"/>
                  <a:stretch/>
                </pic:blipFill>
                <pic:spPr bwMode="auto">
                  <a:xfrm>
                    <a:off x="0" y="0"/>
                    <a:ext cx="3695065" cy="725646"/>
                  </a:xfrm>
                  <a:prstGeom prst="rect">
                    <a:avLst/>
                  </a:prstGeom>
                  <a:noFill/>
                  <a:ln>
                    <a:noFill/>
                  </a:ln>
                  <a:extLst>
                    <a:ext uri="{53640926-AAD7-44D8-BBD7-CCE9431645EC}">
                      <a14:shadowObscured xmlns:a14="http://schemas.microsoft.com/office/drawing/2010/main"/>
                    </a:ext>
                  </a:extLst>
                </pic:spPr>
              </pic:pic>
            </a:graphicData>
          </a:graphic>
        </wp:inline>
      </w:drawing>
    </w:r>
    <w:r>
      <w:tab/>
    </w:r>
    <w:r w:rsidRPr="00E8342E">
      <w:rPr>
        <w:noProof/>
        <w:lang w:val="de-DE" w:eastAsia="de-DE"/>
      </w:rPr>
      <w:drawing>
        <wp:inline distT="0" distB="0" distL="0" distR="0" wp14:anchorId="79C0CABE" wp14:editId="742EDA8C">
          <wp:extent cx="1430655" cy="709930"/>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430655" cy="70993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60AF85" w14:textId="77777777" w:rsidR="002A3AE6" w:rsidRDefault="002A3AE6" w:rsidP="002A3AE6">
    <w:pPr>
      <w:pStyle w:val="Header"/>
      <w:tabs>
        <w:tab w:val="clear" w:pos="4513"/>
        <w:tab w:val="clear" w:pos="9026"/>
        <w:tab w:val="left" w:pos="0"/>
        <w:tab w:val="center" w:pos="4536"/>
        <w:tab w:val="right" w:pos="9072"/>
      </w:tabs>
    </w:pPr>
    <w:r w:rsidRPr="00E8342E">
      <w:rPr>
        <w:noProof/>
        <w:lang w:val="de-DE" w:eastAsia="de-DE"/>
      </w:rPr>
      <w:drawing>
        <wp:inline distT="0" distB="0" distL="0" distR="0" wp14:anchorId="4483330E" wp14:editId="784A8636">
          <wp:extent cx="3686175" cy="723900"/>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b="9521"/>
                  <a:stretch/>
                </pic:blipFill>
                <pic:spPr bwMode="auto">
                  <a:xfrm>
                    <a:off x="0" y="0"/>
                    <a:ext cx="3695065" cy="725646"/>
                  </a:xfrm>
                  <a:prstGeom prst="rect">
                    <a:avLst/>
                  </a:prstGeom>
                  <a:noFill/>
                  <a:ln>
                    <a:noFill/>
                  </a:ln>
                  <a:extLst>
                    <a:ext uri="{53640926-AAD7-44D8-BBD7-CCE9431645EC}">
                      <a14:shadowObscured xmlns:a14="http://schemas.microsoft.com/office/drawing/2010/main"/>
                    </a:ext>
                  </a:extLst>
                </pic:spPr>
              </pic:pic>
            </a:graphicData>
          </a:graphic>
        </wp:inline>
      </w:drawing>
    </w:r>
    <w:r>
      <w:tab/>
    </w:r>
    <w:r w:rsidRPr="00E8342E">
      <w:rPr>
        <w:noProof/>
        <w:lang w:val="de-DE" w:eastAsia="de-DE"/>
      </w:rPr>
      <w:drawing>
        <wp:inline distT="0" distB="0" distL="0" distR="0" wp14:anchorId="5E0BB58F" wp14:editId="0241172E">
          <wp:extent cx="1430655" cy="709930"/>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430655" cy="70993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5C05C6"/>
    <w:multiLevelType w:val="hybridMultilevel"/>
    <w:tmpl w:val="51628B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3F945395"/>
    <w:multiLevelType w:val="hybridMultilevel"/>
    <w:tmpl w:val="7E1A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37B51BB"/>
    <w:multiLevelType w:val="hybridMultilevel"/>
    <w:tmpl w:val="98126A90"/>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61A82AC9"/>
    <w:multiLevelType w:val="hybridMultilevel"/>
    <w:tmpl w:val="2E828A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7C9703AA"/>
    <w:multiLevelType w:val="hybridMultilevel"/>
    <w:tmpl w:val="91E69FB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UyMrcwMjc1MTExNTZU0lEKTi0uzszPAykwrgUAoukn4ywAAAA="/>
  </w:docVars>
  <w:rsids>
    <w:rsidRoot w:val="00285F87"/>
    <w:rsid w:val="0001455E"/>
    <w:rsid w:val="00027578"/>
    <w:rsid w:val="00032B33"/>
    <w:rsid w:val="000453EC"/>
    <w:rsid w:val="00050B41"/>
    <w:rsid w:val="00067C7D"/>
    <w:rsid w:val="000B2E8F"/>
    <w:rsid w:val="000B4CEE"/>
    <w:rsid w:val="000B69B2"/>
    <w:rsid w:val="000D4990"/>
    <w:rsid w:val="000E458E"/>
    <w:rsid w:val="0010008A"/>
    <w:rsid w:val="001039EC"/>
    <w:rsid w:val="001126F9"/>
    <w:rsid w:val="0012041F"/>
    <w:rsid w:val="00196242"/>
    <w:rsid w:val="001D39B6"/>
    <w:rsid w:val="001E718C"/>
    <w:rsid w:val="001F1055"/>
    <w:rsid w:val="001F7DF6"/>
    <w:rsid w:val="002014C9"/>
    <w:rsid w:val="00225722"/>
    <w:rsid w:val="002267FC"/>
    <w:rsid w:val="0025280F"/>
    <w:rsid w:val="00264E96"/>
    <w:rsid w:val="00285F87"/>
    <w:rsid w:val="002A3AE6"/>
    <w:rsid w:val="002F30D9"/>
    <w:rsid w:val="00305DF5"/>
    <w:rsid w:val="00334B88"/>
    <w:rsid w:val="0039780B"/>
    <w:rsid w:val="004113B8"/>
    <w:rsid w:val="0042199C"/>
    <w:rsid w:val="004237FA"/>
    <w:rsid w:val="0042587B"/>
    <w:rsid w:val="00450C27"/>
    <w:rsid w:val="00475148"/>
    <w:rsid w:val="00491C2D"/>
    <w:rsid w:val="004962D3"/>
    <w:rsid w:val="004F6F8C"/>
    <w:rsid w:val="00507CF9"/>
    <w:rsid w:val="005142D4"/>
    <w:rsid w:val="00593016"/>
    <w:rsid w:val="005D70D9"/>
    <w:rsid w:val="005F153E"/>
    <w:rsid w:val="00643D88"/>
    <w:rsid w:val="006462E7"/>
    <w:rsid w:val="00672764"/>
    <w:rsid w:val="006B634D"/>
    <w:rsid w:val="006D3781"/>
    <w:rsid w:val="00725B49"/>
    <w:rsid w:val="00744C47"/>
    <w:rsid w:val="0075140A"/>
    <w:rsid w:val="00801F30"/>
    <w:rsid w:val="00803ED8"/>
    <w:rsid w:val="00825BAC"/>
    <w:rsid w:val="0085108E"/>
    <w:rsid w:val="00851197"/>
    <w:rsid w:val="00897189"/>
    <w:rsid w:val="008A0784"/>
    <w:rsid w:val="008B15BD"/>
    <w:rsid w:val="008D0150"/>
    <w:rsid w:val="008F4A21"/>
    <w:rsid w:val="00902227"/>
    <w:rsid w:val="00903194"/>
    <w:rsid w:val="00905E4B"/>
    <w:rsid w:val="00917F21"/>
    <w:rsid w:val="009540C4"/>
    <w:rsid w:val="00954D5E"/>
    <w:rsid w:val="00986449"/>
    <w:rsid w:val="009949A0"/>
    <w:rsid w:val="009B0186"/>
    <w:rsid w:val="009C1F72"/>
    <w:rsid w:val="009F006F"/>
    <w:rsid w:val="009F15FC"/>
    <w:rsid w:val="00A0341F"/>
    <w:rsid w:val="00A324EC"/>
    <w:rsid w:val="00A50252"/>
    <w:rsid w:val="00A60EE5"/>
    <w:rsid w:val="00AB3823"/>
    <w:rsid w:val="00AC20C6"/>
    <w:rsid w:val="00AF0AD1"/>
    <w:rsid w:val="00AF1C31"/>
    <w:rsid w:val="00B10B40"/>
    <w:rsid w:val="00B158AF"/>
    <w:rsid w:val="00B16A51"/>
    <w:rsid w:val="00B511C8"/>
    <w:rsid w:val="00C05DC3"/>
    <w:rsid w:val="00C13879"/>
    <w:rsid w:val="00C41347"/>
    <w:rsid w:val="00C73E53"/>
    <w:rsid w:val="00CC4991"/>
    <w:rsid w:val="00D00940"/>
    <w:rsid w:val="00D03957"/>
    <w:rsid w:val="00DC55E6"/>
    <w:rsid w:val="00DD59BD"/>
    <w:rsid w:val="00DE421A"/>
    <w:rsid w:val="00E0341E"/>
    <w:rsid w:val="00E6474D"/>
    <w:rsid w:val="00EB35E2"/>
    <w:rsid w:val="00EC24C4"/>
    <w:rsid w:val="00EC4C4B"/>
    <w:rsid w:val="00F0375A"/>
    <w:rsid w:val="00F11612"/>
    <w:rsid w:val="00F21D6F"/>
    <w:rsid w:val="00F22108"/>
    <w:rsid w:val="00F255A6"/>
    <w:rsid w:val="00F3157D"/>
    <w:rsid w:val="00F356C1"/>
    <w:rsid w:val="00F46C67"/>
    <w:rsid w:val="00F658D9"/>
    <w:rsid w:val="00F65C6C"/>
    <w:rsid w:val="00F8723C"/>
    <w:rsid w:val="00FA7B0B"/>
    <w:rsid w:val="00FB402F"/>
    <w:rsid w:val="00FD3B89"/>
    <w:rsid w:val="00FF73FE"/>
  </w:rsids>
  <m:mathPr>
    <m:mathFont m:val="Cambria Math"/>
    <m:brkBin m:val="before"/>
    <m:brkBinSub m:val="--"/>
    <m:smallFrac m:val="0"/>
    <m:dispDef/>
    <m:lMargin m:val="0"/>
    <m:rMargin m:val="0"/>
    <m:defJc m:val="centerGroup"/>
    <m:wrapIndent m:val="1440"/>
    <m:intLim m:val="subSup"/>
    <m:naryLim m:val="undOvr"/>
  </m:mathPr>
  <w:themeFontLang w:val="de-DE"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49C0C2"/>
  <w15:docId w15:val="{988E84DB-657B-4A70-87DD-5ABFE224E8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85F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5F87"/>
    <w:rPr>
      <w:rFonts w:ascii="Tahoma" w:hAnsi="Tahoma" w:cs="Tahoma"/>
      <w:sz w:val="16"/>
      <w:szCs w:val="16"/>
      <w:lang w:val="en-GB"/>
    </w:rPr>
  </w:style>
  <w:style w:type="character" w:styleId="Hyperlink">
    <w:name w:val="Hyperlink"/>
    <w:basedOn w:val="DefaultParagraphFont"/>
    <w:uiPriority w:val="99"/>
    <w:unhideWhenUsed/>
    <w:rsid w:val="00285F87"/>
    <w:rPr>
      <w:rFonts w:cs="Times New Roman"/>
      <w:color w:val="0000FF" w:themeColor="hyperlink"/>
      <w:u w:val="single"/>
    </w:rPr>
  </w:style>
  <w:style w:type="paragraph" w:styleId="Header">
    <w:name w:val="header"/>
    <w:basedOn w:val="Normal"/>
    <w:link w:val="HeaderChar"/>
    <w:uiPriority w:val="99"/>
    <w:unhideWhenUsed/>
    <w:rsid w:val="009C1F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1F72"/>
    <w:rPr>
      <w:lang w:val="en-GB"/>
    </w:rPr>
  </w:style>
  <w:style w:type="paragraph" w:styleId="Footer">
    <w:name w:val="footer"/>
    <w:basedOn w:val="Normal"/>
    <w:link w:val="FooterChar"/>
    <w:uiPriority w:val="99"/>
    <w:unhideWhenUsed/>
    <w:rsid w:val="009C1F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1F72"/>
    <w:rPr>
      <w:lang w:val="en-GB"/>
    </w:rPr>
  </w:style>
  <w:style w:type="paragraph" w:styleId="Caption">
    <w:name w:val="caption"/>
    <w:basedOn w:val="Normal"/>
    <w:next w:val="Normal"/>
    <w:uiPriority w:val="35"/>
    <w:unhideWhenUsed/>
    <w:qFormat/>
    <w:rsid w:val="009C1F72"/>
    <w:pPr>
      <w:spacing w:line="240" w:lineRule="auto"/>
    </w:pPr>
    <w:rPr>
      <w:rFonts w:eastAsia="Times New Roman" w:cs="Times New Roman"/>
      <w:b/>
      <w:bCs/>
      <w:color w:val="4F81BD" w:themeColor="accent1"/>
      <w:sz w:val="18"/>
      <w:szCs w:val="18"/>
    </w:rPr>
  </w:style>
  <w:style w:type="paragraph" w:styleId="NoSpacing">
    <w:name w:val="No Spacing"/>
    <w:uiPriority w:val="1"/>
    <w:qFormat/>
    <w:rsid w:val="005F153E"/>
    <w:pPr>
      <w:spacing w:after="0" w:line="240" w:lineRule="auto"/>
    </w:pPr>
    <w:rPr>
      <w:rFonts w:eastAsia="Times New Roman" w:cs="Times New Roman"/>
      <w:lang w:val="en-GB"/>
    </w:rPr>
  </w:style>
  <w:style w:type="table" w:styleId="TableGrid">
    <w:name w:val="Table Grid"/>
    <w:basedOn w:val="TableNormal"/>
    <w:uiPriority w:val="59"/>
    <w:rsid w:val="00994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B2E8F"/>
    <w:pPr>
      <w:ind w:left="720"/>
      <w:contextualSpacing/>
    </w:pPr>
  </w:style>
  <w:style w:type="character" w:styleId="Strong">
    <w:name w:val="Strong"/>
    <w:basedOn w:val="DefaultParagraphFont"/>
    <w:uiPriority w:val="22"/>
    <w:qFormat/>
    <w:rsid w:val="00D03957"/>
    <w:rPr>
      <w:b/>
      <w:bCs/>
    </w:rPr>
  </w:style>
  <w:style w:type="character" w:styleId="Emphasis">
    <w:name w:val="Emphasis"/>
    <w:basedOn w:val="DefaultParagraphFont"/>
    <w:uiPriority w:val="20"/>
    <w:qFormat/>
    <w:rsid w:val="00D03957"/>
    <w:rPr>
      <w:i/>
      <w:iCs/>
    </w:rPr>
  </w:style>
  <w:style w:type="character" w:styleId="CommentReference">
    <w:name w:val="annotation reference"/>
    <w:basedOn w:val="DefaultParagraphFont"/>
    <w:uiPriority w:val="99"/>
    <w:semiHidden/>
    <w:unhideWhenUsed/>
    <w:rsid w:val="00C73E53"/>
    <w:rPr>
      <w:sz w:val="16"/>
      <w:szCs w:val="16"/>
    </w:rPr>
  </w:style>
  <w:style w:type="paragraph" w:styleId="CommentText">
    <w:name w:val="annotation text"/>
    <w:basedOn w:val="Normal"/>
    <w:link w:val="CommentTextChar"/>
    <w:uiPriority w:val="99"/>
    <w:semiHidden/>
    <w:unhideWhenUsed/>
    <w:rsid w:val="00C73E53"/>
    <w:pPr>
      <w:spacing w:line="240" w:lineRule="auto"/>
    </w:pPr>
    <w:rPr>
      <w:rFonts w:eastAsia="Times New Roman" w:cs="Times New Roman"/>
      <w:sz w:val="20"/>
      <w:szCs w:val="20"/>
    </w:rPr>
  </w:style>
  <w:style w:type="character" w:customStyle="1" w:styleId="CommentTextChar">
    <w:name w:val="Comment Text Char"/>
    <w:basedOn w:val="DefaultParagraphFont"/>
    <w:link w:val="CommentText"/>
    <w:uiPriority w:val="99"/>
    <w:semiHidden/>
    <w:rsid w:val="00C73E53"/>
    <w:rPr>
      <w:rFonts w:eastAsia="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EC24C4"/>
    <w:rPr>
      <w:rFonts w:eastAsiaTheme="minorHAnsi" w:cstheme="minorBidi"/>
      <w:b/>
      <w:bCs/>
    </w:rPr>
  </w:style>
  <w:style w:type="character" w:customStyle="1" w:styleId="CommentSubjectChar">
    <w:name w:val="Comment Subject Char"/>
    <w:basedOn w:val="CommentTextChar"/>
    <w:link w:val="CommentSubject"/>
    <w:uiPriority w:val="99"/>
    <w:semiHidden/>
    <w:rsid w:val="00EC24C4"/>
    <w:rPr>
      <w:rFonts w:eastAsia="Times New Roman"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1323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hyperlink" Target="https://commons.wikimedia.org/wiki/File:Ursa_Major_and_Ursa_Minor_Constellations.jpg" TargetMode="External"/><Relationship Id="rId26" Type="http://schemas.openxmlformats.org/officeDocument/2006/relationships/hyperlink" Target="https://creativecommons.org/licenses/by-sa/3.0/legalcode" TargetMode="External"/><Relationship Id="rId39"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hyperlink" Target="https://commons.wikimedia.org/wiki/File:Azimuth-Altitude_schematic.svg"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youtu.be/n_gT9nBfhfo" TargetMode="External"/><Relationship Id="rId17" Type="http://schemas.openxmlformats.org/officeDocument/2006/relationships/hyperlink" Target="https://commons.wikimedia.org/wiki/File:Ursa_Major_-_Ursa_Minor_-_Polaris.jpg" TargetMode="External"/><Relationship Id="rId25" Type="http://schemas.openxmlformats.org/officeDocument/2006/relationships/hyperlink" Target="https://commons.wikimedia.org/wiki/File:Simple_Wooden_Kamal_(Navigation).jpg" TargetMode="External"/><Relationship Id="rId33" Type="http://schemas.openxmlformats.org/officeDocument/2006/relationships/hyperlink" Target="https://creativecommons.org/licenses/by/4.0/legalcode" TargetMode="External"/><Relationship Id="rId38"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7.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9.jpeg"/><Relationship Id="rId32" Type="http://schemas.openxmlformats.org/officeDocument/2006/relationships/hyperlink" Target="https://commons.wikimedia.org/wiki/File:Kamal_Polaris_Side.png"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creativecommons.org/licenses/by/2.0/legalcode" TargetMode="Externa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s://creativecommons.org/licenses/by-sa/3.0/legalcode" TargetMode="External"/><Relationship Id="rId31" Type="http://schemas.openxmlformats.org/officeDocument/2006/relationships/hyperlink" Target="https://commons.wikimedia.org/wiki/File:Kamal_Polaris.pn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flickr.com/photos/rarvesen/9494908143" TargetMode="External"/><Relationship Id="rId22" Type="http://schemas.openxmlformats.org/officeDocument/2006/relationships/hyperlink" Target="https://creativecommons.org/licenses/by-sa/3.0/legalcode" TargetMode="Externa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header" Target="header2.xml"/></Relationships>
</file>

<file path=word/_rels/header1.xml.rels><?xml version="1.0" encoding="UTF-8" standalone="yes"?>
<Relationships xmlns="http://schemas.openxmlformats.org/package/2006/relationships"><Relationship Id="rId2" Type="http://schemas.openxmlformats.org/officeDocument/2006/relationships/image" Target="media/image15.jpeg"/><Relationship Id="rId1" Type="http://schemas.openxmlformats.org/officeDocument/2006/relationships/image" Target="media/image14.png"/></Relationships>
</file>

<file path=word/_rels/header2.xml.rels><?xml version="1.0" encoding="UTF-8" standalone="yes"?>
<Relationships xmlns="http://schemas.openxmlformats.org/package/2006/relationships"><Relationship Id="rId2" Type="http://schemas.openxmlformats.org/officeDocument/2006/relationships/image" Target="media/image15.jpeg"/><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cG01</b:Tag>
    <b:SourceType>Book</b:SourceType>
    <b:Guid>{6AD59047-1130-40AB-A573-0DDDBB88E6D2}</b:Guid>
    <b:Title>Boats of the World: From the Stone Age to Medieval Times</b:Title>
    <b:Year>2001</b:Year>
    <b:City>Oxford</b:City>
    <b:Publisher>Oxford University Press</b:Publisher>
    <b:Author>
      <b:Author>
        <b:NameList>
          <b:Person>
            <b:Last>McGrail</b:Last>
            <b:First>Seán</b:First>
          </b:Person>
        </b:NameList>
      </b:Author>
    </b:Author>
    <b:StandardNumber>ISBN 978-0-19-927186-3</b:StandardNumber>
    <b:RefOrder>5</b:RefOrder>
  </b:Source>
  <b:Source>
    <b:Tag>Mal03</b:Tag>
    <b:SourceType>ConferenceProceedings</b:SourceType>
    <b:Guid>{4012626A-69B3-4C56-B034-81C5149D2102}</b:Guid>
    <b:Title>The Stellar Compass and the Kamal</b:Title>
    <b:Year>2003</b:Year>
    <b:City>New Delhi</b:City>
    <b:Pages>V-1 - V-34</b:Pages>
    <b:ConferenceName>Proceedings of the International Seminar on Marine Archeology</b:ConferenceName>
    <b:Author>
      <b:Author>
        <b:NameList>
          <b:Person>
            <b:Last>Malhão Pereira</b:Last>
            <b:First>José</b:First>
            <b:Middle>Manuel</b:Middle>
          </b:Person>
        </b:NameList>
      </b:Author>
      <b:Editor>
        <b:NameList>
          <b:Person>
            <b:Last>Tripathi</b:Last>
            <b:First>Alok</b:First>
          </b:Person>
        </b:NameList>
      </b:Editor>
    </b:Author>
    <b:RefOrder>6</b:RefOrder>
  </b:Source>
  <b:Source>
    <b:Tag>Lau09</b:Tag>
    <b:SourceType>Book</b:SourceType>
    <b:Guid>{9F1F3723-81DC-49EE-804A-6DB004E91489}</b:Guid>
    <b:Title>Navigation Through The Ages</b:Title>
    <b:Pages>224</b:Pages>
    <b:Year>2009</b:Year>
    <b:Publisher>Sheridan House, Inc.</b:Publisher>
    <b:Author>
      <b:Author>
        <b:NameList>
          <b:Person>
            <b:Last>Launer</b:Last>
            <b:First>Donald</b:First>
          </b:Person>
        </b:NameList>
      </b:Author>
    </b:Author>
    <b:CountryRegion>USA</b:CountryRegion>
    <b:StandardNumber>ISBN 978-1-57409-278-3</b:StandardNumber>
    <b:Edition>Paperback</b:Edition>
    <b:RefOrder>7</b:RefOrder>
  </b:Source>
  <b:Source>
    <b:Tag>Joh09</b:Tag>
    <b:SourceType>Book</b:SourceType>
    <b:Guid>{70FDF874-0AB1-42F1-9012-2CD468F30B5A}</b:Guid>
    <b:Author>
      <b:Author>
        <b:NameList>
          <b:Person>
            <b:Last>Johnson</b:Last>
            <b:Middle>S.</b:Middle>
            <b:First>Donald</b:First>
          </b:Person>
          <b:Person>
            <b:Last>Nurminen</b:Last>
            <b:First>Juha</b:First>
          </b:Person>
        </b:NameList>
      </b:Author>
    </b:Author>
    <b:Title>The History of Seafaring</b:Title>
    <b:Year>2009</b:Year>
    <b:Publisher>National Geographic</b:Publisher>
    <b:StandardNumber>ISBN 978-3-86690-074-5</b:StandardNumber>
    <b:Edition>2nd</b:Edition>
    <b:Comments>Authorised German Edition</b:Comments>
    <b:RefOrder>2</b:RefOrder>
  </b:Source>
</b:Sources>
</file>

<file path=customXml/itemProps1.xml><?xml version="1.0" encoding="utf-8"?>
<ds:datastoreItem xmlns:ds="http://schemas.openxmlformats.org/officeDocument/2006/customXml" ds:itemID="{DBE8CDFC-3A69-4267-A50A-F65DD4606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197</Words>
  <Characters>18229</Characters>
  <Application>Microsoft Office Word</Application>
  <DocSecurity>0</DocSecurity>
  <Lines>151</Lines>
  <Paragraphs>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 Kamal - Worksheets</vt:lpstr>
      <vt:lpstr>The Kamal - Worksheets</vt:lpstr>
    </vt:vector>
  </TitlesOfParts>
  <Company>Max-Planck-Institute for Astronomy</Company>
  <LinksUpToDate>false</LinksUpToDate>
  <CharactersWithSpaces>21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Kamal - Worksheets</dc:title>
  <dc:creator>Markus Nielbock</dc:creator>
  <cp:lastModifiedBy>Thilina Heenatigala</cp:lastModifiedBy>
  <cp:revision>95</cp:revision>
  <cp:lastPrinted>2017-02-02T09:36:00Z</cp:lastPrinted>
  <dcterms:created xsi:type="dcterms:W3CDTF">2016-07-05T07:40:00Z</dcterms:created>
  <dcterms:modified xsi:type="dcterms:W3CDTF">2018-02-01T16:36:00Z</dcterms:modified>
</cp:coreProperties>
</file>